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E4F74A" w14:textId="77777777" w:rsidR="00C61F9F" w:rsidRPr="00D5738D" w:rsidRDefault="00C61F9F" w:rsidP="00C61F9F">
      <w:pPr>
        <w:pStyle w:val="berschrift3"/>
        <w:rPr>
          <w:bCs/>
        </w:rPr>
      </w:pPr>
    </w:p>
    <w:p w14:paraId="4EEFA9A0" w14:textId="77777777" w:rsidR="00C61F9F" w:rsidRPr="0076231E" w:rsidRDefault="00C61F9F" w:rsidP="00C61F9F">
      <w:pPr>
        <w:pStyle w:val="KeinLeerraum"/>
        <w:pBdr>
          <w:bottom w:val="single" w:sz="12" w:space="1" w:color="auto"/>
        </w:pBdr>
        <w:rPr>
          <w:rStyle w:val="SchwacheHervorhebung"/>
          <w:b/>
        </w:rPr>
      </w:pPr>
      <w:r w:rsidRPr="0076231E">
        <w:rPr>
          <w:rStyle w:val="SchwacheHervorhebung"/>
          <w:b/>
        </w:rPr>
        <w:t>Zuordnungstabelle der relevanten Artikel der SLR</w:t>
      </w:r>
    </w:p>
    <w:tbl>
      <w:tblPr>
        <w:tblStyle w:val="EinfacheTabelle3"/>
        <w:tblW w:w="0" w:type="auto"/>
        <w:tblLook w:val="04A0" w:firstRow="1" w:lastRow="0" w:firstColumn="1" w:lastColumn="0" w:noHBand="0" w:noVBand="1"/>
      </w:tblPr>
      <w:tblGrid>
        <w:gridCol w:w="588"/>
        <w:gridCol w:w="1539"/>
        <w:gridCol w:w="1842"/>
        <w:gridCol w:w="587"/>
        <w:gridCol w:w="1540"/>
        <w:gridCol w:w="1841"/>
      </w:tblGrid>
      <w:tr w:rsidR="00C61F9F" w:rsidRPr="00D5738D" w14:paraId="7FA9BA7E" w14:textId="77777777" w:rsidTr="00ED39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88" w:type="dxa"/>
            <w:tcBorders>
              <w:right w:val="single" w:sz="4" w:space="0" w:color="auto"/>
            </w:tcBorders>
          </w:tcPr>
          <w:p w14:paraId="5B4B2D80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</w:rPr>
              <w:t>ID</w:t>
            </w:r>
          </w:p>
        </w:tc>
        <w:tc>
          <w:tcPr>
            <w:tcW w:w="1539" w:type="dxa"/>
            <w:tcBorders>
              <w:left w:val="single" w:sz="4" w:space="0" w:color="auto"/>
              <w:right w:val="single" w:sz="4" w:space="0" w:color="auto"/>
            </w:tcBorders>
          </w:tcPr>
          <w:p w14:paraId="6E1D6130" w14:textId="77777777" w:rsidR="00C61F9F" w:rsidRPr="006A1308" w:rsidRDefault="00C61F9F" w:rsidP="00ED3979">
            <w:pPr>
              <w:pStyle w:val="KeinLeerrau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Kurzbeleg</w:t>
            </w:r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78265888" w14:textId="77777777" w:rsidR="00C61F9F" w:rsidRPr="006A1308" w:rsidRDefault="00C61F9F" w:rsidP="00ED3979">
            <w:pPr>
              <w:pStyle w:val="KeinLeerrau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Kurztitel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721F6166" w14:textId="77777777" w:rsidR="00C61F9F" w:rsidRPr="006A1308" w:rsidRDefault="00C61F9F" w:rsidP="00ED3979">
            <w:pPr>
              <w:pStyle w:val="KeinLeerrau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</w:rPr>
              <w:t>ID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38E879F8" w14:textId="77777777" w:rsidR="00C61F9F" w:rsidRPr="006A1308" w:rsidRDefault="00C61F9F" w:rsidP="00ED3979">
            <w:pPr>
              <w:pStyle w:val="KeinLeerrau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Kurzbeleg</w:t>
            </w:r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499BF8EF" w14:textId="77777777" w:rsidR="00C61F9F" w:rsidRPr="006A1308" w:rsidRDefault="00C61F9F" w:rsidP="00ED3979">
            <w:pPr>
              <w:pStyle w:val="KeinLeerrau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Kurztitel</w:t>
            </w:r>
          </w:p>
        </w:tc>
      </w:tr>
      <w:tr w:rsidR="00C61F9F" w:rsidRPr="00D5738D" w14:paraId="561A3A12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2D647387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0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01B0D059" w14:textId="07E3D4D4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aa05387e-db61-4934-84c9-5f70f0d80317"/>
                <w:id w:val="533080674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Y2IwMDA4LThjZGUtNDJiNi1iYmFiLTgzZjhjNmVhYzcyMSIsIlJhbmdlTGVuZ3RoIjo3LCJSZWZlcmVuY2VJZCI6IjlkNTQ0YTkzLTNkN2YtNDlmMi1hZDUyLWI2ZjAwNTRiMTQ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1NVUwuMjAyMi4zMTU2MTg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1NVUwuMjAyMi4zMTU2MTg1IiwiVXJpU3RyaW5nIjoiaHR0cHM6Ly9kb2kub3JnLzEwLjExMDkvTU1VTC4yMDIyLjMxNTYxO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Ch22d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top w:val="single" w:sz="4" w:space="0" w:color="7F7F7F" w:themeColor="text1" w:themeTint="80"/>
              <w:left w:val="single" w:sz="4" w:space="0" w:color="auto"/>
              <w:right w:val="double" w:sz="4" w:space="0" w:color="auto"/>
            </w:tcBorders>
          </w:tcPr>
          <w:p w14:paraId="773592B0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Multimedia Research</w:t>
            </w:r>
          </w:p>
        </w:tc>
        <w:tc>
          <w:tcPr>
            <w:tcW w:w="587" w:type="dxa"/>
            <w:tcBorders>
              <w:top w:val="single" w:sz="4" w:space="0" w:color="7F7F7F" w:themeColor="text1" w:themeTint="80"/>
              <w:left w:val="double" w:sz="4" w:space="0" w:color="auto"/>
              <w:right w:val="single" w:sz="4" w:space="0" w:color="auto"/>
            </w:tcBorders>
          </w:tcPr>
          <w:p w14:paraId="5D495828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0</w:t>
            </w:r>
          </w:p>
        </w:tc>
        <w:tc>
          <w:tcPr>
            <w:tcW w:w="1540" w:type="dxa"/>
            <w:tcBorders>
              <w:top w:val="single" w:sz="4" w:space="0" w:color="7F7F7F" w:themeColor="text1" w:themeTint="80"/>
              <w:left w:val="single" w:sz="4" w:space="0" w:color="auto"/>
              <w:right w:val="single" w:sz="4" w:space="0" w:color="auto"/>
            </w:tcBorders>
          </w:tcPr>
          <w:p w14:paraId="61C7EECA" w14:textId="64A3B8E1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8cc7f21-4b0d-4556-a563-a527a80e2436"/>
                <w:id w:val="-92295672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NDczOGQ4LTczNjctNGRkYi04ZTkzLThmMTc1YzQwMzdhZCIsIlJhbmdlTGVuZ3RoIjo2LCJSZWZlcmVuY2VJZCI6IjA3ZmEwOGZiLWEzOTctNDhhYy1iYTUxLWQzNDU1OGQ2ZWZ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TExODA4LjM1NTc0ODc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TExODA4IiwiVXJpU3RyaW5nIjoiaHR0cHM6Ly9kbC5hY20ub3JnL2RvaS9wcm9jZWVkaW5ncy8xMC4xMTQ1LzM1MTE4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Fyb24gQmlzaG9wIiwiQ3JlYXRlZE9uIjoiMjAyMi0xMS0xNlQyMTozMTo1MSIsIk1vZGlmaWVkQnkiOiJfQWFyb24gQmlzaG9wIiwiSWQiOiIzMGNhZTJhNy1lMTQ0LTRhMmUtYTliNC1lMTY0M2U3NTBmNzAiLCJNb2RpZmllZE9uIjoiMjAyMi0xMS0xNlQyMTozMT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UvMzUxMTgwOC4zNTU3NDg3IiwiVXJpU3RyaW5nIjoiaHR0cHM6Ly9kb2kub3JnLzEwLjExNDUvMzUxMTgwOC4zNTU3NDg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CY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top w:val="single" w:sz="4" w:space="0" w:color="7F7F7F" w:themeColor="text1" w:themeTint="80"/>
              <w:left w:val="single" w:sz="4" w:space="0" w:color="auto"/>
            </w:tcBorders>
          </w:tcPr>
          <w:p w14:paraId="4E20A9AD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User Recommendation</w:t>
            </w:r>
          </w:p>
        </w:tc>
      </w:tr>
      <w:tr w:rsidR="00C61F9F" w:rsidRPr="00D5738D" w14:paraId="5152C427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4732B7C7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7FC13511" w14:textId="3141B1CC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b7725f7b-cb61-47f9-ab42-0e886c2a97c7"/>
                <w:id w:val="-107804927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zMjc3MTVmLTRhNDUtNDJjYy04MTRkLTdhY2MyZTNhNDhjNiIsIlJhbmdlTGVuZ3RoIjo2LCJSZWZlcmVuY2VJZCI6IjlhNWUzNTBiLTMxNTMtNDdiNC1iNzRiLWE3ZmFmYTc1NjA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I4Ny0wMjItMDE1MDAtMC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DAyODctMDIyLTAxNTAwLTAiLCJVcmlTdHJpbmciOiJodHRwczovL2RvaS5vcmcvMTAuMTAwNy9zMDAyODctMDIyLTAxNTAwL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Su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321DBCF8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Metaverse - parallel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39E7503C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1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79FDD4FA" w14:textId="7899BA00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e9deb875-d869-44e3-8a27-bf3f74181233"/>
                <w:id w:val="-78914811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mNjkwNWE1LTA5MmItNDY1Yi04NTE5LWNlZjcxYmY0YjNiOSIsIlJhbmdlTGVuZ3RoIjo2LCJSZWZlcmVuY2VJZCI6IjZlZTZiNTlhLTZmMWYtNDczZi04N2NhLWQwNzA0ZTQ2NzNm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1MjQ4My4zNTU2NDU1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1LzM1NTI0ODMuMzU1NjQ1NSIsIlVyaVN0cmluZyI6Imh0dHBzOi8vZG9pLm9yZy8xMC4xMTQ1LzM1NTI0ODMuMzU1NjQ1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To1MSIsIk1vZGlmaWVkQnkiOiJfQWFyb24gQmlzaG9wIiwiSWQiOiIxZWU2YTI4Ni05ZWRjLTQ5MzItYjU5Zi04MWZmOWM3NzgwNzgiLCJNb2RpZmllZE9uIjoiMjAyMi0xMS0xNlQyMTozMTo1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wuYWNtLm9yZy9kb2kvcHJvY2VlZGluZ3MvMTAuMTE0NS8zNTUyNDgzIiwiVXJpU3RyaW5nIjoiaHR0cHM6Ly9kbC5hY20ub3JnL2RvaS9wcm9jZWVkaW5ncy8xMC4xMTQ1LzM1NTI0O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T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19E06A17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DHR: Distributed </w:t>
            </w: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Hyb</w:t>
            </w:r>
            <w:proofErr w:type="spellEnd"/>
          </w:p>
        </w:tc>
      </w:tr>
      <w:tr w:rsidR="00C61F9F" w:rsidRPr="00D5738D" w14:paraId="6ACBB90D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6F3BF72A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2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6A85EEC8" w14:textId="29D5B8D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5a7d5eb9-3580-4b0f-85d3-20e9cb71b75f"/>
                <w:id w:val="-94985617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NTJmMzEzLTY0ZDMtNDIyMy1hMjE5LTQxM2ZiYmNkMjc3MyIsIlJhbmdlTGVuZ3RoIjo2LCJSZWZlcmVuY2VJZCI6ImE0NGM3NDdkLWZmMmYtNDY3Ny1hMjMyLTViZDc0NmYwNTY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1JVFAuMjAyMi4zMTc4NTA5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1JVFAuMjAyMi4zMTc4NTA5IiwiVXJpU3RyaW5nIjoiaHR0cHM6Ly9kb2kub3JnLzEwLjExMDkvTUlUUC4yMDIyLjMxNzg1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Ks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2F26577B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Policy, Ethical, Soc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6CF6E7F1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2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572CF5B8" w14:textId="651D0699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58b00514-3e0b-468b-9467-32c2a4a6ff73"/>
                <w:id w:val="-626862172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hYmYwYzJmLTcwZDYtNGNjZS05YTAyLTFkMzgzNmQwYTI0MyIsIlJhbmdlTGVuZ3RoIjo2LCJSZWZlcmVuY2VJZCI6Ijg5MjkyZGMxLTc3ZmQtNDZmOS04M2YyLTc4NDZiZjIzMjc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yLjMyMDY0NT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QUNDRVNTLjIwMjIuMzIwNjQ1NyIsIlVyaVN0cmluZyI6Imh0dHBzOi8vZG9pLm9yZy8xMC4xMTA5L0FDQ0VTUy4yMDIyLjMyMDY0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Ry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72DB86B5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Design of Secure Mut</w:t>
            </w:r>
          </w:p>
        </w:tc>
      </w:tr>
      <w:tr w:rsidR="00C61F9F" w:rsidRPr="00D5738D" w14:paraId="39A01B45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248705C2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3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6AF4BBD1" w14:textId="522307F2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c0a7fada-70be-4c7a-bc1e-52520dfbda40"/>
                <w:id w:val="608710838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kZDgyOTIzLTVmMzAtNDVjYy05ZGNkLTBlY2VjMTU2MDEyMSIsIlJhbmdlTGVuZ3RoIjo2LCJSZWZlcmVuY2VJZCI6IjU2OWM3ZjI4LTM5NjAtNDdjNC05M2MxLWI5Yzc4ZjYzZT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2NDUzMy4zNTY0NTcx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1NjQ1MzMuMzU2NDU3MSIsIlVyaVN0cmluZyI6Imh0dHBzOi8vZG9pLm9yZy8xMC4xMTQ1LzM1NjQ1MzMuMzU2NDU3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To1MSIsIk1vZGlmaWVkQnkiOiJfQWFyb24gQmlzaG9wIiwiSWQiOiJlNWFhNmJlYy01NWZjLTRlYTctODg0Zi0xOTMxMmI2MmI3OWQiLCJNb2RpZmllZE9uIjoiMjAyMi0xMS0xNlQyMTozMT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GwuYWNtLm9yZy9kb2kvcHJvY2VlZGluZ3MvMTAuMTE0NS8zNTY0NTMzIiwiVXJpU3RyaW5nIjoiaHR0cHM6Ly9kbC5hY20ub3JnL2RvaS9wcm9jZWVkaW5ncy8xMC4xMTQ1LzM1NjQ1Mz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GW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49D620AF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Defining the </w:t>
            </w:r>
            <w:proofErr w:type="spellStart"/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Metaver</w:t>
            </w:r>
            <w:proofErr w:type="spellEnd"/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36B0B8CF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3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34AEB1DF" w14:textId="36EF0DBB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c2e8d101-6b46-4795-b110-a2a50dc56c99"/>
                <w:id w:val="159497940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jNDIxZDM5LTA3N2EtNDg2Mi1iMzQxLTk1ZTBlYjQyNDE3YyIsIlJhbmdlTGVuZ3RoIjo2LCJSZWZlcmVuY2VJZCI6IjUxZjEyNGRhLWQ2ZjYtNDZkZC05OWU5LTE4MGJmY2U5NmM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uZ2JpbmciLCJMYXN0TmFtZSI6IkNhbyIsIlByb3RlY3RlZCI6ZmFsc2UsIlNleCI6MCwiQ3JlYXRlZEJ5IjoiX0Fhcm9uIEJpc2hvcCIsIkNyZWF0ZWRPbiI6IjIwMjItMTEtMTZUMjE6MzQ6MTMiLCJNb2RpZmllZEJ5IjoiX0Fhcm9uIEJpc2hvcCIsIklkIjoiOTdkYzJkZTItZWIwMi00MzJmLTg0ODYtYjcwZWNlMzE3Yzk0IiwiTW9kaWZpZWRPbiI6IjIwMjItMTEtMTZUMjE6MzQ6MTMiLCJQcm9qZWN0Ijp7IiRpZCI6IjgiLCIkdHlwZSI6IlN3aXNzQWNhZGVtaWMuQ2l0YXZpLlByb2plY3QsIFN3aXNzQWNhZGVtaWMuQ2l0YXZpIn19XSwiQ2l0YXRpb25LZXkiOiJDYT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bTBwZHYydmcuanBnIiwiVXJpU3RyaW5nIjoiNTFmMTI0ZGEtZDZmNi00NmRkLTk5ZTktMTgwYmZjZTk2YzY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NSVMuMjAyMi4zMTgxNTA0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1JUy4yMDIyLjMxODE1MDQiLCJVcmlTdHJpbmciOiJodHRwczovL2RvaS5vcmcvMTAuMTEwOS9NSVMuMjAyMi4zMTgxNT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C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2CEA753B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Decentralized AI: Ed</w:t>
            </w:r>
          </w:p>
        </w:tc>
      </w:tr>
      <w:tr w:rsidR="00C61F9F" w:rsidRPr="00D5738D" w14:paraId="5C17D808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4E4300CE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4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7B82B766" w14:textId="2941CFEE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176be2c8-23ce-4dd7-85a9-58ca9382a199"/>
                <w:id w:val="1728562884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N2RkMGZlLWY5YzMtNDU4ZC04ZGZhLWUzYmI3ZjUwMjZhYiIsIlJhbmdlTGVuZ3RoIjo2LCJSZWZlcmVuY2VJZCI6IjRhNDBiOWY2LTU3NTYtNGEzOC04NzU3LTkwMTQ0ZGRmYzl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xNDI2Mi4zNTE0MzQ1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UxNDI2MiIsIlVyaVN0cmluZyI6Imh0dHBzOi8vZGwuYWNtLm9yZy9kb2kvcHJvY2VlZGluZ3MvMTAuMTE0NS8zNTE0Mj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hcm9uIEJpc2hvcCIsIkNyZWF0ZWRPbiI6IjIwMjItMTEtMTZUMjE6MzE6NTEiLCJNb2RpZmllZEJ5IjoiX0Fhcm9uIEJpc2hvcCIsIklkIjoiM2I1ZGVlYjEtYjFjZi00N2UxLWI2NmItMGVkNzhhZTlkMmU3IiwiTW9kaWZpZWRPbiI6IjIwMjItMTEtMTZUMjE6Mz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1LzM1MTQyNjIuMzUxNDM0NSIsIlVyaVN0cmluZyI6Imh0dHBzOi8vZG9pLm9yZy8xMC4xMTQ1LzM1MTQyNjIuMzUxNDM0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Yu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60C2B8B7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Breaking down the Ba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29353DA4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4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7A8A8B66" w14:textId="61B717A4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e4229d21-d91e-4e36-a85e-606c82896fd1"/>
                <w:id w:val="928548538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NmQ4OTRkLTFlYzMtNDk3Zi1hNDhhLWQ3ZWMwOGNhNWVlNSIsIlJhbmdlTGVuZ3RoIjo2LCJSZWZlcmVuY2VJZCI6ImE1ZGZjMTFhLTg2MjktNDY3OS1iNWJmLWM2YjM2MGViMjI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PSkNTLjIwMjIuMzE4ODI0OSIsIkVkaXRvcnMiOltdLCJFdmFsdWF0aW9uQ29tcGxleGl0eSI6MCwiRXZhbHVhdGlvblNvdXJjZVRleHRGb3JtYXQiOjAsIkdyb3VwcyI6W10sIkhhc0xhYmVsMSI6dHJ1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PSkNTLjIwMjIuMzE4ODI0OSIsIlVyaVN0cmluZyI6Imh0dHBzOi8vZG9pLm9yZy8xMC4xMTA5L09KQ1MuMjAyMi4zMTg4MjQ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Y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3012CB8E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Fusing Blockchain an</w:t>
            </w:r>
          </w:p>
        </w:tc>
      </w:tr>
      <w:tr w:rsidR="00C61F9F" w:rsidRPr="00ED76C2" w14:paraId="0912075B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19C795C2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5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18C8E7B4" w14:textId="65A78919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d4208559-8d6c-4a9e-ae56-0ab3b4b9e6fe"/>
                <w:id w:val="-18313988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zNmN2JiLWQ4NGMtNDE2ZC1iODEyLWJlNTE5NWU2Nzc1NSIsIlJhbmdlTGVuZ3RoIjo3LCJSZWZlcmVuY2VJZCI6IjE0NTM5NTUyLWE3YWItNGMwMS1hYzkyLWNlMzBhZmFjOGY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WnlkYSIsIlByb3RlY3RlZCI6ZmFsc2UsIlNleCI6MiwiQ3JlYXRlZEJ5IjoiX0Fhcm9uIEJpc2hvcCIsIkNyZWF0ZWRPbiI6IjIwMjItMTEtMTZUMjE6MzQ6MTMiLCJNb2RpZmllZEJ5IjoiX0Fhcm9uIEJpc2hvcCIsIklkIjoiNmVhZTYzMGQtM2JlNS00YTQ2LWJkMWQtNjQzMjg0MzUwNzY1IiwiTW9kaWZpZWRPbiI6IjIwMjItMTEtMTZUMjE6MzQ6MTMiLCJQcm9qZWN0Ijp7IiRpZCI6IjgiLCIkdHlwZSI6IlN3aXNzQWNhZGVtaWMuQ2l0YXZpLlByb2plY3QsIFN3aXNzQWNhZGVtaWMuQ2l0YXZpIn19XSwiQ2l0YXRpb25LZXkiOiJaeT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MTJxdHo0c2suanBnIiwiVXJpU3RyaW5nIjoiMTQ1Mzk1NTItYTdhYi00YzAxLWFjOTItY2UzMGFmYWM4Zj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NQy4yMDIxLjMxMzA0ODA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TUMuMjAyMS4zMTMwNDgwIiwiVXJpU3RyaW5nIjoiaHR0cHM6Ly9kb2kub3JnLzEwLjExMDkvTUMuMjAyMS4zMTMwNDg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Zy22b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6E6DAF04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Let's Rename </w:t>
            </w:r>
            <w:proofErr w:type="spellStart"/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Everyth</w:t>
            </w:r>
            <w:proofErr w:type="spellEnd"/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00E0295D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5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329F8078" w14:textId="50C48DA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0ad587c-ccd9-4538-a50f-0791506bf0fe"/>
                <w:id w:val="-682442905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1NDg0N2IwLTE3MmQtNDIxZC05YjI0LTRkYjJmMWI5NDMyNCIsIlJhbmdlTGVuZ3RoIjo3LCJSZWZlcmVuY2VJZCI6IjhhMGQ0YTkzLWEyMGMtNDIzYS05ZjQxLTg0ZGUzMzNlZmU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OTE5L0pDSU4uMjAyMi45ODE1MTk1IiwiRWRpdG9ycyI6W10sIkV2YWx1YXRpb25Db21wbGV4aXR5IjowLCJFdmFsdWF0aW9uU291cmNlVGV4dEZvcm1hdCI6MCwiR3JvdXBzIjpbXSwiSGFzTGFiZWwxIjp0cnV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yMzkxOS9KQ0lOLjIwMjIuOTgxNTE5NSIsIlVyaVN0cmluZyI6Imh0dHBzOi8vZG9pLm9yZy8xMC4yMzkxOS9KQ0lOLjIwMjIuOTgxNTE5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Ch22a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2C105177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6G-Enabled Edge AI f</w:t>
            </w:r>
          </w:p>
        </w:tc>
      </w:tr>
      <w:tr w:rsidR="00C61F9F" w:rsidRPr="00D5738D" w14:paraId="7ECAF896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13B0E3F9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6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0426823E" w14:textId="68885DC6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2f461afb-aec5-46d8-9c31-f1fc94f9c1db"/>
                <w:id w:val="-44539487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YjU5MjI4LTc2MTAtNDE1Yy05NWE3LWIxMjQwYWY2M2Y2YyIsIlJhbmdlTGVuZ3RoIjo2LCJSZWZlcmVuY2VJZCI6ImRiNWIxYzgyLTUyMTItNGI3Ni04OTExLTgwODFiMGRjOTAz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1aXMiLCJMYXN0TmFtZSI6IlJvc2VuYmVyZyIsIlByb3RlY3RlZCI6ZmFsc2UsIlNleCI6MiwiQ3JlYXRlZEJ5IjoiX0Fhcm9uIEJpc2hvcCIsIkNyZWF0ZWRPbiI6IjIwMjItMTEtMTZUMjE6MzE6NTEiLCJNb2RpZmllZEJ5IjoiX0Fhcm9uIEJpc2hvcCIsIklkIjoiYjBlMjY0ZTctNTkyOS00YjRlLWJjNTYtMjdiNmI2YmNjZGYxIiwiTW9kaWZpZWRPbiI6IjIwMjItMTEtMTZUMjE6MzE6NTEiLCJQcm9qZWN0Ijp7IiRpZCI6IjgiLCIkdHlwZSI6IlN3aXNzQWNhZGVtaWMuQ2l0YXZpLlByb2plY3QsIFN3aXNzQWNhZGVtaWMuQ2l0YXZpIn19XSwiQ2l0YXRpb25LZXkiOiJSbz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a2llZDBybHguanBnIiwiVXJpU3RyaW5nIjoiZGI1YjFjODItNTIxMi00Yjc2LTg5MTEtODA4MWIwZGM5MDM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TQ2NjA3LjM1NDY2MTE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zNTQ2NjA3IiwiVXJpU3RyaW5nIjoiaHR0cHM6Ly9kbC5hY20ub3JnL2RvaS9wcm9jZWVkaW5ncy8xMC4xMTQ1LzM1NDY2M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Fyb24gQmlzaG9wIiwiQ3JlYXRlZE9uIjoiMjAyMi0xMS0xNlQyMTozMTo1MSIsIk1vZGlmaWVkQnkiOiJfQWFyb24gQmlzaG9wIiwiSWQiOiI4ZWQwYTdhOS0zNDU4LTRmZDMtYjY5NC04OTMzYjA0OTJlMjciLCJNb2RpZmllZE9uIjoiMjAyMi0xMS0xNlQyMTozMTo1M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zU0NjYwNy4zNTQ2NjExIiwiVXJpU3RyaW5nIjoiaHR0cHM6Ly9kb2kub3JnLzEwLjExNDUvMzU0NjYwNy4zNTQ2NjE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Ro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545F37E3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Regulation of the Me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63EFD9DD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6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0385E614" w14:textId="4EB42B38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c76d80d-d76e-4781-8ef2-6577a00bd67d"/>
                <w:id w:val="150385408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NTFlOGZjLWU4YmItNDRlZC1iY2M3LTY3ZmUxNTFiYzJjYiIsIlJhbmdlTGVuZ3RoIjo2LCJSZWZlcmVuY2VJZCI6IjhjMjc3ZmQxLTZmYWUtNDVhYy1hY2ZiLTliYzc5NzNiMDh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Q5MTEwMi4zNTAyMDA4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1LzM0OTExMDIuMzUwMjAwOCIsIlVyaVN0cmluZyI6Imh0dHBzOi8vZG9pLm9yZy8xMC4xMTQ1LzM0OTExMDIuMzUwM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To1MSIsIk1vZGlmaWVkQnkiOiJfQWFyb24gQmlzaG9wIiwiSWQiOiJjMTcxMjU0NS1iMWI4LTRiNzUtOGRjYS0wY2EzMTdhOTRmMjgiLCJNb2RpZmllZE9uIjoiMjAyMi0xMS0xNlQyMTozMTo1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wuYWNtLm9yZy9kb2kvcHJvY2VlZGluZ3MvMTAuMTE0NS8zNDkxMTAyIiwiVXJpU3RyaW5nIjoiaHR0cHM6Ly9kbC5hY20ub3JnL2RvaS9wcm9jZWVkaW5ncy8xMC4xMTQ1LzM0OTExMD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Sy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42D84B3B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Something Personal f</w:t>
            </w:r>
          </w:p>
        </w:tc>
      </w:tr>
      <w:tr w:rsidR="00C61F9F" w:rsidRPr="00ED76C2" w14:paraId="0DEDBA86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4BAF90BF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7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2950CBC6" w14:textId="4A7AF8F3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a54484a1-cf14-44a4-a21a-d59a2d82bea7"/>
                <w:id w:val="946282268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zM2JiMjJlLWYzMmItNGM3YS1iYTE2LWU5YWRlYWJkYWNlZCIsIlJhbmdlTGVuZ3RoIjo2LCJSZWZlcmVuY2VJZCI6IjUzMDRjOGM3LTI3Y2YtNGRjYS1hNGYyLTg1OGM2NzU5Nzh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1NDU4OTcuMzU0NTkwNC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NTQ1ODk3LjM1NDU5MDQiLCJVcmlTdHJpbmciOiJodHRwczovL2RvaS5vcmcvMTAuMTE0NS8zNTQ1ODk3LjM1NDU5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E6NTEiLCJNb2RpZmllZEJ5IjoiX0Fhcm9uIEJpc2hvcCIsIklkIjoiM2JkZGM0NTgtNTljOC00MWJhLWEzM2EtNmM0ZmJjM2MwNTkzIiwiTW9kaWZpZWRPbiI6IjIwMjItMTEtMTZUMjE6Mz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U0NTg5NyIsIlVyaVN0cmluZyI6Imh0dHBzOi8vZGwuYWNtLm9yZy9kb2kvcHJvY2VlZGluZ3MvMTAuMTE0NS8zNTQ1OD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G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1BA64359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Research on the </w:t>
            </w:r>
            <w:proofErr w:type="spellStart"/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Inno</w:t>
            </w:r>
            <w:proofErr w:type="spellEnd"/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54726DB2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7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44E720A1" w14:textId="54B42314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e79a9e6-2b14-4b8e-97e8-11da3ce193ae"/>
                <w:id w:val="-504439044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zZDUwMmRlLWFhOTYtNGZlNi1hMDU1LTRlNDExYzBjYmY4MiIsIlJhbmdlTGVuZ3RoIjo3LCJSZWZlcmVuY2VJZCI6ImY0Y2FlZmIzLTE3MzQtNGYzNC1hMTY2LWNjYTNjZGQwMTQ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TE3NzQ1LjM1NjE0MTc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UvMzUxNzc0NS4zNTYxNDE3IiwiVXJpU3RyaW5nIjoiaHR0cHM6Ly9kb2kub3JnLzEwLjExNDUvMzUxNzc0NS4zNTYxNDE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xOjUxIiwiTW9kaWZpZWRCeSI6Il9BYXJvbiBCaXNob3AiLCJJZCI6Ijk4MzZmMmM5LTFkNDQtNDZiZi1iZGU4LWI2NDhjNDExNjRmMiIsIk1vZGlmaWVkT24iOiIyMDIyLTExLTE2VDIxOjMx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C5hY20ub3JnL2RvaS9wcm9jZWVkaW5ncy8xMC4xMTQ1LzM1MTc3NDUiLCJVcmlTdHJpbmciOiJodHRwczovL2RsLmFjbS5vcmcvZG9pL3Byb2NlZWRpbmdzLzEwLjExNDUvMzUxNzc0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Ch22b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71DB8798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Are We Ready for Met</w:t>
            </w:r>
          </w:p>
        </w:tc>
      </w:tr>
      <w:tr w:rsidR="00C61F9F" w:rsidRPr="00ED76C2" w14:paraId="691AF888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74195429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8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0ABE8C8E" w14:textId="4E6160F0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a388f0d-f3ab-43cf-9f7d-bf819fb13e05"/>
                <w:id w:val="-2056075903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2OTk3OGVjLWJlOTAtNGQxMS05NmY5LWU1ZjA1ZGE5YTRjNCIsIlJhbmdlTGVuZ3RoIjo2LCJSZWZlcmVuY2VJZCI6ImMwN2MxNjZjLTliZTMtNDk3ZC1hOGZlLThkMmU3ZTNlOWI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0OTAxNS4zNTU0MjEy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U0OTAxNSIsIlVyaVN0cmluZyI6Imh0dHBzOi8vZGwuYWNtLm9yZy9kb2kvcHJvY2VlZGluZ3MvMTAuMTE0NS8zNTQ5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hcm9uIEJpc2hvcCIsIkNyZWF0ZWRPbiI6IjIwMjItMTEtMTZUMjE6MzE6NTEiLCJNb2RpZmllZEJ5IjoiX0Fhcm9uIEJpc2hvcCIsIklkIjoiNGJmZjc0ZGUtNTI2MC00MGUwLWIzMWEtMDA5NjEwYjM3YzEzIiwiTW9kaWZpZWRPbiI6IjIwMjItMTEtMTZUMjE6MzE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1NDkwMTUuMzU1NDIxMiIsIlVyaVN0cmluZyI6Imh0dHBzOi8vZG9pLm9yZy8xMC4xMTQ1LzM1NDkwMTUuMzU1ND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WR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4B22C72D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Vision: Usable </w:t>
            </w:r>
            <w:proofErr w:type="spellStart"/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Priva</w:t>
            </w:r>
            <w:proofErr w:type="spellEnd"/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103FEDE8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8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7F96879D" w14:textId="11169CA1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d17da7d0-54a0-41e8-9298-ecc4d18ea2dd"/>
                <w:id w:val="-468742618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MmRiOGNmLTdkYTYtNGM4My05Y2Q0LWM1ZGM5MzhhNDFiZSIsIlJhbmdlTGVuZ3RoIjo2LCJSZWZlcmVuY2VJZCI6IjcyYjg2ZWQ1LTFlNjItNDJkYy04ODBiLTkyODVlMTUwOD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zY4MS0wMjItMDAxOTgtdy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NDM2ODEtMDIyLTAwMTk4LXciLCJVcmlTdHJpbmciOiJodHRwczovL2RvaS5vcmcvMTAuMTAwNy9zNDM2ODEtMDIyLTAwMTk4LX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Go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4CDD83ED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Being at home in the</w:t>
            </w:r>
          </w:p>
        </w:tc>
      </w:tr>
      <w:tr w:rsidR="00C61F9F" w:rsidRPr="00D5738D" w14:paraId="45ACC17A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4ABD66A7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9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5F17E810" w14:textId="02066B86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ef925bdf-4b4b-42e6-9a93-ccf4252a8504"/>
                <w:id w:val="-80701185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3MGQxMDAyLTQ0MzAtNDYxYi04ZjFhLTU5ZDNkM2ViYTFkZCIsIlJhbmdlTGVuZ3RoIjo2LCJSZWZlcmVuY2VJZCI6IjI5MzNkZjM2LWFhN2UtNGQ4My1iMTljLWI5NzBkODE2YjA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2NDUzMy4zNTY0NTc1IiwiRWRpdG9ycyI6W10sIkV2YWx1YXRpb25Db21wbGV4aXR5IjowLCJFdmFsdWF0aW9uU291cmNlVGV4dEZvcm1hdCI6MCwiR3JvdXBzIjpbXSwiSGFzTGFiZWwxIjp0cnV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1LzM1NjQ1MzMuMzU2NDU3NSIsIlVyaVN0cmluZyI6Imh0dHBzOi8vZG9pLm9yZy8xMC4xMTQ1LzM1NjQ1MzMuMzU2NDU3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To1MSIsIk1vZGlmaWVkQnkiOiJfQWFyb24gQmlzaG9wIiwiSWQiOiJiNTFhZGU5MC0yMGFhLTQ4NjgtOGViMy00ODVmM2ViOTA5YzQiLCJNb2RpZmllZE9uIjoiMjAyMi0xMS0xNlQyMTozMTo1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wuYWNtLm9yZy9kb2kvcHJvY2VlZGluZ3MvMTAuMTE0NS8zNTY0NTMzIiwiVXJpU3RyaW5nIjoiaHR0cHM6Ly9kbC5hY20ub3JnL2RvaS9wcm9jZWVkaW5ncy8xMC4xMTQ1LzM1NjQ1Mz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H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332E8E06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The Keys to an Open,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1C0B385A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29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757D82B3" w14:textId="5E7B1EA1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cf49e588-9b0d-498b-9abc-1d43abbac7ce"/>
                <w:id w:val="-2018758540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2OGJmZTIzLTg4ZTEtNGQyNy1hZTMyLTc2OTJlNWNlMzFkNSIsIlJhbmdlTGVuZ3RoIjo3LCJSZWZlcmVuY2VJZCI6ImE5ZTg0MWU2LTU5ZmItNGJhZS1iYzYzLWY2ZWI0OTU5NDl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A1NS0wMjItMDA2NDEtNyIsIkVkaXRvcnMiOltdLCJFdmFsdWF0aW9uQ29tcGxleGl0eSI6MCwiRXZhbHVhdGlvblNvdXJjZVRleHRGb3JtYXQiOjAsIkdyb3VwcyI6W10sIkhhc0xhYmVsMSI6dHJ1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wNTUtMDIyLTAwNjQxLTciLCJVcmlTdHJpbmciOiJodHRwczovL2RvaS5vcmcvMTAuMTAwNy9zMTAwNTUtMDIyLTAwNjQxL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HBM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6B0BFB18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Virtual reality cons</w:t>
            </w:r>
          </w:p>
        </w:tc>
      </w:tr>
      <w:tr w:rsidR="00C61F9F" w:rsidRPr="00D5738D" w14:paraId="689F1088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0F87459B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0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53860E72" w14:textId="3837E9CB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61f84e92-ecd3-411f-a6d1-b68f80986b4f"/>
                <w:id w:val="1886755890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1MGE2MDYwLTNhMjctNDE4My1hMWUwLWIzNTA1ZDE2MWNhNCIsIlJhbmdlTGVuZ3RoIjo2LCJSZWZlcmVuY2VJZCI6ImE2MTRiZWVjLTMzYTMtNGIwZi1iNmZkLTZlZWQ5OGZlMzY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1MzI1MzAuMzUzMjU0Ni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kbC5hY20ub3JnL2RvaS9wcm9jZWVkaW5ncy8xMC4xMTQ1LzM1MzI1MjUiLCJVcmlTdHJpbmciOiJodHRwczovL2RsLmFjbS5vcmcvZG9pL3Byb2NlZWRpbmdzLzEwLjExNDUvMzUzMjUy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YXJvbiBCaXNob3AiLCJDcmVhdGVkT24iOiIyMDIyLTExLTE2VDIxOjMwOjExIiwiTW9kaWZpZWRCeSI6Il9BYXJvbiBCaXNob3AiLCJJZCI6IjljYjc1YzVjLTUxZDEtNGZiOS1iYTg4LTY4NzhjOWJhNTE0MiIsIk1vZGlmaWVkT24iOiIyMDIyLTExLTE2VDIxOjMwOjE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NTMyNTMwLjM1MzI1NDYiLCJVcmlTdHJpbmciOiJodHRwczovL2RvaS5vcmcvMTAuMTE0NS8zNTMyNTMwLjM1MzI1ND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An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58E4FBA9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Towards an Emotional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639770D6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0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43D0B7E7" w14:textId="59EC049A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ce13b539-6c43-4eb2-8ec3-ed5a682dffaf"/>
                <w:id w:val="-1584835247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zMjUxYWY3LTlmZjgtNDI4Mi1iM2YxLThhZmQwOTBlODBlOSIsIlJhbmdlTGVuZ3RoIjo2LCJSZWZlcmVuY2VJZCI6ImU0ZTY5M2Q5LTQzYjUtNGQ3My1iYjQ3LTMyNTczMWQwNWR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FZULjIwMjIuMzIwNDgzOSIsIkVkaXRvcnMiOltdLCJFdmFsdWF0aW9uQ29tcGxleGl0eSI6MCwiRXZhbHVhdGlvblNvdXJjZVRleHRGb3JtYXQiOjAsIkdyb3VwcyI6W10sIkhhc0xhYmVsMSI6dHJ1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UVlQuMjAyMi4zMjA0ODM5IiwiVXJpU3RyaW5nIjoiaHR0cHM6Ly9kb2kub3JnLzEwLjExMDkvVFZULjIwMjIuMzIwNDgz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Ji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392C03EB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Reliable Distributed</w:t>
            </w:r>
          </w:p>
        </w:tc>
      </w:tr>
      <w:tr w:rsidR="00C61F9F" w:rsidRPr="00D5738D" w14:paraId="260DB023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394A1A28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1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6ADA47D2" w14:textId="5313E54D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b13c7d28-9abc-4c0c-b5c1-97e42794bc11"/>
                <w:id w:val="-95378242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ZjcyNDcyLWE4ZWYtNDY5OS05OTkxLTliZWFiODRlMDdkYSIsIlJhbmdlTGVuZ3RoIjo2LCJSZWZlcmVuY2VJZCI6ImM0ZDNlYTYwLWJhNDctNGQyMS04ZTdmLTFkNDJlYjRkY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zNjIyMS4zNTU4MTc0IiwiRWRpdG9ycyI6W10sIkV2YWx1YXRpb25Db21wbGV4aXR5IjowLCJFdmFsdWF0aW9uU291cmNlVGV4dEZvcm1hdCI6MCwiR3JvdXBzIjpbXSwiSGFzTGFiZWwxIjp0cnV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RsLmFjbS5vcmcvZG9pL3Byb2NlZWRpbmdzLzEwLjExNDUvMzUzNjIyMSIsIlVyaVN0cmluZyI6Imh0dHBzOi8vZGwuYWNtLm9yZy9kb2kvcHJvY2VlZGluZ3MvMTAuMTE0NS8zNTM2MjI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hcm9uIEJpc2hvcCIsIkNyZWF0ZWRPbiI6IjIwMjItMTEtMTZUMjE6MzA6MTEiLCJNb2RpZmllZEJ5IjoiX0Fhcm9uIEJpc2hvcCIsIklkIjoiYmM3MjU2MjYtMjRmYi00MjM3LTgzM2UtMDg2Zjg3ZWRhNGEwIiwiTW9kaWZpZWRPbiI6IjIwMjItMTEtMTZUMjE6MzA6MT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Q1LzM1MzYyMjEuMzU1ODE3NCIsIlVyaVN0cmluZyI6Imh0dHBzOi8vZG9pLm9yZy8xMC4xMTQ1LzM1MzYyMjEuMzU1ODE3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Le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53023494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Beyond the Blue Sky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16A8042F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1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46B54090" w14:textId="6DB75C5C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d8ff6497-809b-47f5-82df-b1b7f85bda01"/>
                <w:id w:val="351086015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OTMzYjViLTlmYmMtNDIxOS05NDBiLTJiMDc4MWUyY2YyYSIsIlJhbmdlTGVuZ3RoIjo3LCJSZWZlcmVuY2VJZCI6ImNjMmNjMjY2LTg4NWEtNGJmNi1hOTdiLTY4ODJkYTQxNDU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uIiwiTGFzdE5hbWUiOiJDaGVvbmciLCJNaWRkbGVOYW1lIjoiQ2hlc3RlciIsIlByb3RlY3RlZCI6ZmFsc2UsIlNleCI6MiwiQ3JlYXRlZEJ5IjoiX0Fhcm9uIEJpc2hvcCIsIkNyZWF0ZWRPbiI6IjIwMjItMTEtMTZUMjE6MjI6NDIiLCJNb2RpZmllZEJ5IjoiX0Fhcm9uIEJpc2hvcCIsIklkIjoiOTE3MWJmMjAtNWU2Zi00ZWZlLWExZTctZjlkOTJlMTM5NTg5IiwiTW9kaWZpZWRPbiI6IjIwMjItMTEtMTZUMjE6MjI6NDIiLCJQcm9qZWN0Ijp7IiRpZCI6IjgiLCIkdHlwZSI6IlN3aXNzQWNhZGVtaWMuQ2l0YXZpLlByb2plY3QsIFN3aXNzQWNhZGVtaWMuQ2l0YXZpIn19XSwiQ2l0YXRpb25LZXkiOiJDaD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ZW0xZ3phcWcuanBnIiwiVXJpU3RyaW5nIjoiY2MyY2MyNjYtODg1YS00YmY2LWE5N2ItNjg4MmRhNDE0NTA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2NS9zNDM0MzktMDIyLTAwMDU2LTk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zNjUvczQzNDM5LTAyMi0wMDA1Ni05IiwiVXJpU3RyaW5nIjoiaHR0cHM6Ly9kb2kub3JnLzEwLjEzNjUvczQzNDM5LTAyMi0wMDA1Ni0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Ch22c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327AA4B6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Avatars in the </w:t>
            </w: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metav</w:t>
            </w:r>
            <w:proofErr w:type="spellEnd"/>
          </w:p>
        </w:tc>
      </w:tr>
      <w:tr w:rsidR="00C61F9F" w:rsidRPr="00D5738D" w14:paraId="60C79AF1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762AF645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2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6936A0D0" w14:textId="578AAB20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5ec1ee78-4e89-46cb-9326-a19f23523c39"/>
                <w:id w:val="-187529997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lYjFjZDRiLWQ4ZjAtNDY0Ny05N2FiLTVkNjNjOTcyNTUzNCIsIlJhbmdlTGVuZ3RoIjo2LCJSZWZlcmVuY2VJZCI6ImU5MmI1NTdlLTBmZTAtNGIyZi05MmM4LTFiNjRiYWE5Yz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zNjUvczQwNzAyLTAyMi0wMDg4NS02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Y1L3M0MDcwMi0wMjItMDA4ODUtNiIsIlVyaVN0cmluZyI6Imh0dHBzOi8vZG9pLm9yZy8xMC4xMzY1L3M0MDcwMi0wMjItMDA4ODUt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K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6FC42D31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Values of the </w:t>
            </w:r>
            <w:proofErr w:type="spellStart"/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Metave</w:t>
            </w:r>
            <w:proofErr w:type="spellEnd"/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5406A4A4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2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1DE6FA87" w14:textId="126DF605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36f9ddd5-df68-4eef-95f1-14787a748527"/>
                <w:id w:val="-812558221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zZmN2NhLTc3NmUtNDBjNS04N2MzLTA0YzQ2ODcwYmFjZiIsIlJhbmdlTGVuZ3RoIjo2LCJSZWZlcmVuY2VJZCI6Ijc2YTI5ZGFiLWI0M2ItNGUxYy05MTgzLWY2ZWFhNDBjY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yLjMyMTk4NDU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QUNDRVNTLjIwMjIuMzIxOTg0NSIsIlVyaVN0cmluZyI6Imh0dHBzOi8vZG9pLm9yZy8xMC4xMTA5L0FDQ0VTUy4yMDIyLjMyMTk4N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B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4125C371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Healthcare in </w:t>
            </w: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Metave</w:t>
            </w:r>
            <w:proofErr w:type="spellEnd"/>
          </w:p>
        </w:tc>
      </w:tr>
      <w:tr w:rsidR="00C61F9F" w:rsidRPr="00D5738D" w14:paraId="009D1243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64900809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3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04911E1C" w14:textId="2E05E53D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07dee08e-ffe8-46bf-84fa-ab8b16b99433"/>
                <w:id w:val="2131350834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hYWFjYTkxLTY4ZmMtNGY3OC05OTI1LWJiMjE4MjcyZTBlNCIsIlJhbmdlTGVuZ3RoIjo2LCJSZWZlcmVuY2VJZCI6IjMxNjVmOWUyLWYxMDMtNDM5Yi1iNWQzLWM4YTYxODNmM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4wOC4yMDIyIiwiRG9pIjoiMTAuMTAwNy9zMTEyMjctMDIyLTA0NjgwLTQiLCJFZGl0b3JzIjpbXSwiRXZhbHVhdGlvbkNvbXBsZXhpdHkiOjAsIkV2YWx1YXRpb25Tb3VyY2VUZXh0Rm9ybWF0IjowLCJHcm91cHMiOltdLCJIYXNMYWJlbDEiOnRydW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xMTIyNy0wMjItMDQ2ODAtNCIsIlVyaVN0cmluZyI6Imh0dHBzOi8vZG9pLm9yZy8xMC4xMDA3L3MxMTIyNy0wMjItMDQ2ODAt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yNTo1OSIsIk1vZGlmaWVkQnkiOiJfQWFyb24gQmlzaG9wIiwiSWQiOiI5MTQ3OGUxYS1lZjUxLTRhYTUtOTUzNS0xMTZiMGU0OGUwYTYiLCJNb2RpZmllZE9uIjoiMjAyMi0xMS0xNlQyMToyNT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kzOTU4MzAiLCJVcmlTdHJpbmciOiJodHRwczovL3d3dy5uY2JpLm5sbS5uaWguZ292L3BtYy9hcnRpY2xlcy9QTUM5Mzk1ODM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YXJvbiBCaXNob3AiLCJDcmVhdGVkT24iOiIyMDIyLTExLTE2VDIxOjI1OjU5IiwiTW9kaWZpZWRCeSI6Il9BYXJvbiBCaXNob3AiLCJJZCI6IjM4NGRiZmVkLTBlNzEtNDQ2Ni04ZTNiLWU1NWQ1YzJkNGQ3MyIsIk1vZGlmaWVkT24iOiIyMDIyLTExLTE2VDIxOjI1OjU5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YwMzU2MzUiLCJVcmlTdHJpbmciOiJodHRwOi8vd3d3Lm5jYmkubmxtLm5paC5nb3YvcHVibWVkLzM2MDM1NjM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Tr23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4E3CCDAC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Anti-aliasing </w:t>
            </w:r>
            <w:proofErr w:type="spellStart"/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convol</w:t>
            </w:r>
            <w:proofErr w:type="spellEnd"/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0DAB0D7D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3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76312B41" w14:textId="100B0142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fd9f692-ad48-4840-b99b-43dcfef34f10"/>
                <w:id w:val="-201120658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jNlMDg1LTc1YzctNGZlOC1iNTU4LWM0YjY2MTdmZTRkOSIsIlJhbmdlTGVuZ3RoIjo2LCJSZWZlcmVuY2VJZCI6ImM2NGEzYzRlLTAxZjEtNDY1My04ODMwLTgyMjFjMWZmMmJ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SGVueiIsIlByb3RlY3RlZCI6ZmFsc2UsIlNleCI6MiwiQ3JlYXRlZEJ5IjoiX0Fhcm9uIEJpc2hvcCIsIkNyZWF0ZWRPbiI6IjIwMjItMTEtMTZUMjE6Mjg6MDgiLCJNb2RpZmllZEJ5IjoiX0Fhcm9uIEJpc2hvcCIsIklkIjoiN2QxMTg5MzYtODUyOS00NmZkLThjZTktNDBjNzhkMjIzYzNiIiwiTW9kaWZpZWRPbiI6IjIwMjItMTEtMTZUMjE6Mjg6MDgiLCJQcm9qZWN0Ijp7IiRpZCI6IjgiLCIkdHlwZSI6IlN3aXNzQWNhZGVtaWMuQ2l0YXZpLlByb2plY3QsIFN3aXNzQWNhZGVtaWMuQ2l0YXZpIn19XSwiQ2l0YXRpb25LZXkiOiJIZT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cmZ4cGdydHQuanBnIiwiVXJpU3RyaW5nIjoiYzY0YTNjNGUtMDFmMS00NjUzLTg4MzAtODIyMWMxZmYyY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QxNjMtMDIyLTAwMDMyLTY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czQ0MTYzLTAyMi0wMDAzMi02IiwiVXJpU3RyaW5nIjoiaHR0cHM6Ly9kb2kub3JnLzEwLjEwMDcvczQ0MTYzLTAyMi0wMDAzMi0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He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57555B51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The societal impact</w:t>
            </w:r>
          </w:p>
        </w:tc>
      </w:tr>
      <w:tr w:rsidR="00C61F9F" w:rsidRPr="00D5738D" w14:paraId="09158CEC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24D25408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4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33EE7985" w14:textId="1D1C04B5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7fec07e2-d874-405e-aa85-7bc9cdd9c22a"/>
                <w:id w:val="-587383497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MWE2YTE1LTEzN2QtNGY3ZS04NmI3LWU4MTA2NmQzMDQ4ZSIsIlJhbmdlTGVuZ3RoIjo2LCJSZWZlcmVuY2VJZCI6IjE5YTRmMmQzLWM0NTMtNDVlNy1hYTIxLWFiYTEyZTk3ZmF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1MzI2NDAuMzUzMjY2NS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TMyNjQwLjM1MzI2NjUiLCJVcmlTdHJpbmciOiJodHRwczovL2RvaS5vcmcvMTAuMTE0NS8zNTMyNjQwLjM1MzI2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E6NTEiLCJNb2RpZmllZEJ5IjoiX0Fhcm9uIEJpc2hvcCIsIklkIjoiZmY2MDgxNjktN2E1Yy00NTI0LWFlZjgtMTc3MjdlN2FiNzhkIiwiTW9kaWZpZWRPbiI6IjIwMjItMTEtMTZUMjE6MzE6NTE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sLmFjbS5vcmcvZG9pL3Byb2NlZWRpbmdzLzEwLjExNDUvMzUzMjY0MCIsIlVyaVN0cmluZyI6Imh0dHBzOi8vZGwuYWNtLm9yZy9kb2kvcHJvY2VlZGluZ3MvMTAuMTE0NS8zNTMyNjQ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Li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5EB8B4A6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Towards Metaverse Ma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6EF737E1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4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1D27A6BB" w14:textId="2D267BD9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29558bb6-fc1f-4b81-bf7b-e352f7075152"/>
                <w:id w:val="325170112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mYTg4MWMwLWI3N2UtNDUzZi1hYTcwLTYxNjVkNGQ4N2Y2NiIsIlJhbmdlTGVuZ3RoIjo2LCJSZWZlcmVuY2VJZCI6IjkyYWE4MmM1LWY2MWMtNGE5OC1hNjQwLTgxYzg1NzY4OWE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1eXVhbiIsIkxhc3ROYW1lIjoiU2hlbiIsIlByb3RlY3RlZCI6ZmFsc2UsIlNleCI6MCwiQ3JlYXRlZEJ5IjoiX0Fhcm9uIEJpc2hvcCIsIkNyZWF0ZWRPbiI6IjIwMjItMTEtMTZUMjE6Mjg6MDgiLCJNb2RpZmllZEJ5IjoiX0Fhcm9uIEJpc2hvcCIsIklkIjoiOGRmMGMzNjgtYTdkNi00OGM0LWJiN2YtOTNhMzM4ODllMjNlIiwiTW9kaWZpZWRPbiI6IjIwMjItMTEtMTZUMjE6Mjg6MDgiLCJQcm9qZWN0Ijp7IiRpZCI6IjgiLCIkdHlwZSI6IlN3aXNzQWNhZGVtaWMuQ2l0YXZpLlByb2plY3QsIFN3aXNzQWNhZGVtaWMuQ2l0YXZpIn19XSwiQ2l0YXRpb25LZXkiOiJTaD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Z3FmNW94ejUuanBnIiwiVXJpU3RyaW5nIjoiOTJhYTgyYzUtZjYxYy00YTk4LWE2NDAtODFjODU3Njg5YTg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wNjUtMDIyLTAwNzU3LTQ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czEyMDY1LTAyMi0wMDc1Ny00IiwiVXJpU3RyaW5nIjoiaHR0cHM6Ly9kb2kub3JnLzEwLjEwMDcvczEyMDY1LTAyMi0wMDc1Ny0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Sh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15340E4E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Metaverse-driven new</w:t>
            </w:r>
          </w:p>
        </w:tc>
      </w:tr>
      <w:tr w:rsidR="00C61F9F" w:rsidRPr="00D5738D" w14:paraId="35EA7ABB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1ACBF142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5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1CF33B4F" w14:textId="75C8768E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a4b6ad91-6501-4df2-a768-a7a62b52bbfb"/>
                <w:id w:val="-56825995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yZTMxZTI3LTE1NDQtNGYzYi05MzZjLTFhNWY4NmE3NDJjNSIsIlJhbmdlTGVuZ3RoIjo2LCJSZWZlcmVuY2VJZCI6IjE5OGJhYzg2LWFhNTMtNDhkMy1hYjkxLTA5MjA3ZWRmNzl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TUMuMjAyMi4zMTkyNzAy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A5L01DLjIwMjIuMzE5MjcwMiIsIlVyaVN0cmluZyI6Imh0dHBzOi8vZG9pLm9yZy8xMC4xMTA5L01DLjIwMjIuMzE5Mjc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F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3A37005E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Virtual Worlds (Meta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6B15F89A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5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44EF1FB6" w14:textId="60F7443E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dbf2fb40-b9c9-42f4-873a-af0c01ff7478"/>
                <w:id w:val="-139433716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xM2QzN2Q1LTI0YTQtNDlmNS04N2RhLTQ2NWI4ZjcwYjcwOSIsIlJhbmdlTGVuZ3RoIjo3LCJSZWZlcmVuY2VJZCI6ImY3Yjc0OWFlLWY0ZGEtNDhmYS05OGI1LTFiOWNjNmZkNDh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yNzYtMDIyLTAzMDAwLTE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jc2LTAyMi0wMzAwMC0xIiwiVXJpU3RyaW5nIjoiaHR0cHM6Ly9kb2kub3JnLzEwLjEwMDcvczExMjc2LTAyMi0wMzAwMC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LCJ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24A05506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Strategy for </w:t>
            </w: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improvi</w:t>
            </w:r>
            <w:proofErr w:type="spellEnd"/>
          </w:p>
        </w:tc>
      </w:tr>
      <w:tr w:rsidR="00C61F9F" w:rsidRPr="00D5738D" w14:paraId="55943EDF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7F733092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6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011B4CAD" w14:textId="1BA164B8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27de6cf1-779a-4782-ad96-370f22d9bb18"/>
                <w:id w:val="179712504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ZTQzNDY4LTkzMzgtNDQ4MS1iNTVlLTY2ZTlhYWIyNzZmYiIsIlJhbmdlTGVuZ3RoIjo3LCJSZWZlcmVuY2VJZCI6IjBiZjI1MDhiLTk0YjAtNGY2My1iNGJkLTRkZDRkMjEzYTA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yLjMxNjkyODUiLCJFZGl0b3JzIjpbXSwiRXZhbHVhdGlvbkNvbXBsZXhpdHkiOjAsIkV2YWx1YXRpb25Tb3VyY2VUZXh0Rm9ybWF0IjowLCJHcm91cHMiOltdLCJIYXNMYWJlbDEiOnRydW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QUNDRVNTLjIwMjIuMzE2OTI4NSIsIlVyaVN0cmluZyI6Imh0dHBzOi8vZG9pLm9yZy8xMC4xMTA5L0FDQ0VTUy4yMDIyLjMxNjkyO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AAS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0F59313D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Prediction of User's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6BC2A0F7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6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24A604BA" w14:textId="4A8FF144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b44f2d40-fe0f-4fb1-a111-8e93df5a2287"/>
                <w:id w:val="175354905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YWFmOWI1LWExODItNGQ3NS1hMTllLTViZWEzOTcwYjk0ZSIsIlJhbmdlTGVuZ3RoIjo3LCJSZWZlcmVuY2VJZCI6IjEyOTc2Yzk1LTdiZjUtNDFiMi05N2M2LWYwNTQxOWNjNDA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MDY1LTAyMi0wMDc2OS0w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A2NS0wMjItMDA3NjktMCIsIlVyaVN0cmluZyI6Imh0dHBzOi8vZG9pLm9yZy8xMC4xMDA3L3MxMjA2NS0wMjItMDA3Njkt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DWZ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10101F7A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Metaverse-driven rem</w:t>
            </w:r>
          </w:p>
        </w:tc>
      </w:tr>
      <w:tr w:rsidR="00C61F9F" w:rsidRPr="00D5738D" w14:paraId="7B89F50F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333CC9A7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7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3E10E0F0" w14:textId="601A9F49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2875f1dd-553e-4dcb-9847-00dc5eb41112"/>
                <w:id w:val="1391690888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mNTY2MTE5LWIzMjgtNGUwMy1iOWE2LTU5ODJhZDJjZmIzYyIsIlJhbmdlTGVuZ3RoIjo2LCJSZWZlcmVuY2VJZCI6IjNkOGQ2ZTc4LTg4NmQtNGQwMi1iOTc2LTJlYTY4MzJmNDU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PSkNTLjIwMjIuMzIwNjQ5NCIsIkVkaXRvcnMiOltdLCJFdmFsdWF0aW9uQ29tcGxleGl0eSI6MCwiRXZhbHVhdGlvblNvdXJjZVRleHRGb3JtYXQiOjAsIkdyb3VwcyI6W10sIkhhc0xhYmVsMSI6dHJ1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PSkNTLjIwMjIuMzIwNjQ5NCIsIlVyaVN0cmluZyI6Imh0dHBzOi8vZG9pLm9yZy8xMC4xMTA5L09KQ1MuMjAyMi4zMjA2NDk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Hu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289225CA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Fusion of Building I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09C07E9E" w14:textId="77777777" w:rsidR="00C61F9F" w:rsidRPr="006A1308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7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38C62AC5" w14:textId="09B42BBF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15ca5a33-a1e2-449b-815c-225da8b0e7dc"/>
                <w:id w:val="-196981856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2QxMzIzLTJhM2YtNGFiMC04ZTY0LTE2ZjY1MTI4M2EzZiIsIlJhbmdlTGVuZ3RoIjo3LCJSZWZlcmVuY2VJZCI6ImNlZGI2Yjc0LTk3ZTMtNDFjMS04ODg0LWYxYTg5MjY1YTA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zUwMy0wMjItMDAwMDEteiIsIkVkaXRvcnMiOltdLCJFdmFsdWF0aW9uQ29tcGxleGl0eSI6MCwiRXZhbHVhdGlvblNvdXJjZVRleHRGb3JtYXQiOjAsIkdyb3VwcyI6W10sIkhhc0xhYmVsMSI6dHJ1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NDM1MDMtMDIyLTAwMDAxLXoiLCJVcmlTdHJpbmciOiJodHRwczovL2RvaS5vcmcvMTAuMTAwNy9zNDM1MDMtMDIyLTAwMDAxLXo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Wa22e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2563AA53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Engineering Brain: M</w:t>
            </w:r>
          </w:p>
        </w:tc>
      </w:tr>
      <w:tr w:rsidR="00C61F9F" w:rsidRPr="00D5738D" w14:paraId="6D6783EC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768B4884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8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5869EAC2" w14:textId="75DCD268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b8193ccc-7f4e-4106-8edb-b3b6c7e3a012"/>
                <w:id w:val="146885634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zNjZjEwLWYyMTItNGU4YS1iNDE0LWUzZTNjMzA3NGFhMyIsIlJhbmdlTGVuZ3RoIjo2LCJSZWZlcmVuY2VJZCI6ImY2ZGNiN2YxLTUwOWUtNDJlOS1hOGQ4LWQzMTZiMDJmMWN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IuMzIxNTczN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Q0NFU1MuMjAyMi4zMjE1NzM2IiwiVXJpU3RyaW5nIjoiaHR0cHM6Ly9kb2kub3JnLzEwLjExMDkvQUNDRVNTLjIwMjIuMzIxNTcz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RM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72600996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The Metaverse and Be</w:t>
            </w:r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695CBC05" w14:textId="77777777" w:rsidR="00C61F9F" w:rsidRPr="006A1308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/>
                <w:color w:val="000000"/>
                <w:sz w:val="16"/>
                <w:szCs w:val="16"/>
                <w:lang w:val="en-US"/>
              </w:rPr>
              <w:t>38</w:t>
            </w: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25A607D3" w14:textId="3CC13B46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2b8e81bc-cca9-4654-b9f9-b6bcffee536e"/>
                <w:id w:val="1268585271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ODIwYTU5LTBlYzAtNDQwZi1hZjc1LTAyMjU0Njc2YjhhNiIsIlJhbmdlTGVuZ3RoIjo2LCJSZWZlcmVuY2VJZCI6IjA2YzkzYjA4LTA1ZmUtNGY4Zi05MjNkLTE5ZGYzYzVkMDU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EuMzE0MDE3NS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Q0NFU1MuMjAyMS4zMTQwMTc1IiwiVXJpU3RyaW5nIjoiaHR0cHM6Ly9kb2kub3JnLzEwLjExMDkvQUNDRVNTLjIwMjEuMzE0MD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t>[PK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6D86F4BA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 xml:space="preserve">A Metaverse: </w:t>
            </w: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val="en-US"/>
              </w:rPr>
              <w:t>Taxonom</w:t>
            </w:r>
            <w:proofErr w:type="spellEnd"/>
          </w:p>
        </w:tc>
      </w:tr>
      <w:tr w:rsidR="00C61F9F" w:rsidRPr="00E5373C" w14:paraId="37B28A8F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8" w:type="dxa"/>
          </w:tcPr>
          <w:p w14:paraId="373CD46B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eastAsia="Times New Roman" w:hAnsi="Times New Roman" w:cs="Times New Roman"/>
                <w:bCs w:val="0"/>
                <w:color w:val="000000"/>
                <w:sz w:val="16"/>
                <w:szCs w:val="16"/>
                <w:lang w:val="en-US"/>
              </w:rPr>
              <w:t>19</w:t>
            </w:r>
          </w:p>
        </w:tc>
        <w:tc>
          <w:tcPr>
            <w:tcW w:w="1539" w:type="dxa"/>
            <w:tcBorders>
              <w:right w:val="single" w:sz="4" w:space="0" w:color="auto"/>
            </w:tcBorders>
          </w:tcPr>
          <w:p w14:paraId="33ADE510" w14:textId="04A64B15" w:rsidR="00C61F9F" w:rsidRPr="00E5373C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color w:val="000000"/>
                  <w:sz w:val="16"/>
                  <w:szCs w:val="16"/>
                  <w:lang w:val="en-US"/>
                </w:rPr>
                <w:alias w:val="To edit, see citavi.com/edit"/>
                <w:tag w:val="CitaviPlaceholder#b706d76b-08e7-4033-a1bb-9faf2b9df2e2"/>
                <w:id w:val="-1310167316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yYzc5NDU5LWRlMzMtNDgwNC05ODVlLTQzMzk2ODc0M2JhOSIsIlJhbmdlTGVuZ3RoIjo2LCJSZWZlcmVuY2VJZCI6Ijk5ZDNhOWMyLTk1MmMtNGZlMy1hYmFkLTE1ZTg5NDJiN2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yLjMyMDU3MzkiLCJFZGl0b3JzIjpbXSwiRXZhbHVhdGlvbkNvbXBsZXhpdHkiOjAsIkV2YWx1YXRpb25Tb3VyY2VUZXh0Rm9ybWF0IjowLCJHcm91cHMiOltdLCJIYXNMYWJlbDEiOnRydW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DkvQUNDRVNTLjIwMjIuMzIwNTczOSIsIlVyaVN0cmluZyI6Imh0dHBzOi8vZG9pLm9yZy8xMC4xMTA5L0FDQ0VTUy4yMDIyLjMyMDU3Mz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</w:instrText>
                </w:r>
                <w:r w:rsidRPr="00C61F9F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</w:rPr>
                  <w:instrText>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</w:rPr>
                  <w:t>[Ma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color w:val="000000"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1842" w:type="dxa"/>
            <w:tcBorders>
              <w:left w:val="single" w:sz="4" w:space="0" w:color="auto"/>
              <w:right w:val="double" w:sz="4" w:space="0" w:color="auto"/>
            </w:tcBorders>
          </w:tcPr>
          <w:p w14:paraId="313968A3" w14:textId="77777777" w:rsidR="00C61F9F" w:rsidRPr="00E5373C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r w:rsidRPr="00E5373C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Blockchain-</w:t>
            </w:r>
            <w:proofErr w:type="spellStart"/>
            <w:r w:rsidRPr="00E5373C">
              <w:rPr>
                <w:rFonts w:ascii="Times New Roman" w:hAnsi="Times New Roman" w:cs="Times New Roman"/>
                <w:bCs/>
                <w:color w:val="000000"/>
                <w:sz w:val="16"/>
                <w:szCs w:val="16"/>
              </w:rPr>
              <w:t>Empowered</w:t>
            </w:r>
            <w:proofErr w:type="spellEnd"/>
          </w:p>
        </w:tc>
        <w:tc>
          <w:tcPr>
            <w:tcW w:w="587" w:type="dxa"/>
            <w:tcBorders>
              <w:left w:val="double" w:sz="4" w:space="0" w:color="auto"/>
              <w:right w:val="single" w:sz="4" w:space="0" w:color="auto"/>
            </w:tcBorders>
          </w:tcPr>
          <w:p w14:paraId="026FF62F" w14:textId="77777777" w:rsidR="00C61F9F" w:rsidRPr="00E5373C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540" w:type="dxa"/>
            <w:tcBorders>
              <w:left w:val="single" w:sz="4" w:space="0" w:color="auto"/>
              <w:right w:val="single" w:sz="4" w:space="0" w:color="auto"/>
            </w:tcBorders>
          </w:tcPr>
          <w:p w14:paraId="1C4408B2" w14:textId="77777777" w:rsidR="00C61F9F" w:rsidRPr="00E5373C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  <w:tc>
          <w:tcPr>
            <w:tcW w:w="1841" w:type="dxa"/>
            <w:tcBorders>
              <w:left w:val="single" w:sz="4" w:space="0" w:color="auto"/>
            </w:tcBorders>
          </w:tcPr>
          <w:p w14:paraId="790E612A" w14:textId="77777777" w:rsidR="00C61F9F" w:rsidRPr="00E5373C" w:rsidRDefault="00C61F9F" w:rsidP="00ED3979">
            <w:pPr>
              <w:pStyle w:val="KeinLeerraum"/>
              <w:keepNext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</w:p>
        </w:tc>
      </w:tr>
    </w:tbl>
    <w:p w14:paraId="577A64FE" w14:textId="77777777" w:rsidR="00C61F9F" w:rsidRPr="003E422F" w:rsidRDefault="00C61F9F" w:rsidP="00C61F9F">
      <w:pPr>
        <w:pStyle w:val="Beschriftung"/>
        <w:rPr>
          <w:bCs/>
        </w:rPr>
      </w:pPr>
      <w:bookmarkStart w:id="0" w:name="_Ref130933436"/>
      <w:bookmarkStart w:id="1" w:name="_Toc132589601"/>
      <w:r w:rsidRPr="000E30A8">
        <w:rPr>
          <w:bCs/>
        </w:rPr>
        <w:t xml:space="preserve">Tabelle </w:t>
      </w:r>
      <w:r w:rsidRPr="00D5738D">
        <w:rPr>
          <w:bCs/>
        </w:rPr>
        <w:fldChar w:fldCharType="begin"/>
      </w:r>
      <w:r w:rsidRPr="000E30A8">
        <w:rPr>
          <w:bCs/>
        </w:rPr>
        <w:instrText xml:space="preserve"> SEQ Tabelle \* ARABIC </w:instrText>
      </w:r>
      <w:r w:rsidRPr="00D5738D">
        <w:rPr>
          <w:bCs/>
        </w:rPr>
        <w:fldChar w:fldCharType="separate"/>
      </w:r>
      <w:r>
        <w:rPr>
          <w:bCs/>
          <w:noProof/>
        </w:rPr>
        <w:t>5</w:t>
      </w:r>
      <w:r w:rsidRPr="00D5738D">
        <w:rPr>
          <w:bCs/>
        </w:rPr>
        <w:fldChar w:fldCharType="end"/>
      </w:r>
      <w:bookmarkEnd w:id="0"/>
      <w:r w:rsidRPr="000E30A8">
        <w:rPr>
          <w:bCs/>
        </w:rPr>
        <w:t xml:space="preserve">: Nummerierung und IDs der relevanten Artikel und dessen </w:t>
      </w:r>
      <w:r w:rsidRPr="003E422F">
        <w:rPr>
          <w:bCs/>
        </w:rPr>
        <w:t>Kurzbelege</w:t>
      </w:r>
      <w:bookmarkEnd w:id="1"/>
    </w:p>
    <w:p w14:paraId="0D814456" w14:textId="77777777" w:rsidR="00C61F9F" w:rsidRPr="003E422F" w:rsidRDefault="00C61F9F" w:rsidP="00C61F9F">
      <w:pPr>
        <w:pBdr>
          <w:bottom w:val="single" w:sz="12" w:space="1" w:color="auto"/>
        </w:pBdr>
        <w:spacing w:line="240" w:lineRule="auto"/>
        <w:ind w:firstLine="0"/>
        <w:rPr>
          <w:rStyle w:val="SchwacheHervorhebung"/>
          <w:b/>
        </w:rPr>
      </w:pPr>
      <w:r w:rsidRPr="003E422F">
        <w:rPr>
          <w:rStyle w:val="SchwacheHervorhebung"/>
          <w:b/>
        </w:rPr>
        <w:t>Zuordnungstabelle der irrelevanten Artikel der SLR</w:t>
      </w:r>
    </w:p>
    <w:tbl>
      <w:tblPr>
        <w:tblStyle w:val="EinfacheTabelle3"/>
        <w:tblW w:w="0" w:type="auto"/>
        <w:tblLook w:val="04A0" w:firstRow="1" w:lastRow="0" w:firstColumn="1" w:lastColumn="0" w:noHBand="0" w:noVBand="1"/>
      </w:tblPr>
      <w:tblGrid>
        <w:gridCol w:w="567"/>
        <w:gridCol w:w="3402"/>
        <w:gridCol w:w="3968"/>
      </w:tblGrid>
      <w:tr w:rsidR="00C61F9F" w:rsidRPr="00D5738D" w14:paraId="571B8300" w14:textId="77777777" w:rsidTr="00ED39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567" w:type="dxa"/>
            <w:tcBorders>
              <w:right w:val="single" w:sz="4" w:space="0" w:color="auto"/>
            </w:tcBorders>
          </w:tcPr>
          <w:p w14:paraId="33274579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F12564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N</w:t>
            </w:r>
            <w:r w:rsidRPr="006A1308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r.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04A10F93" w14:textId="77777777" w:rsidR="00C61F9F" w:rsidRPr="006A1308" w:rsidRDefault="00C61F9F" w:rsidP="00ED3979">
            <w:pPr>
              <w:pStyle w:val="KeinLeerrau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Kurzbeleg</w:t>
            </w:r>
          </w:p>
        </w:tc>
        <w:tc>
          <w:tcPr>
            <w:tcW w:w="3968" w:type="dxa"/>
            <w:tcBorders>
              <w:left w:val="single" w:sz="4" w:space="0" w:color="auto"/>
            </w:tcBorders>
          </w:tcPr>
          <w:p w14:paraId="31DF1AFF" w14:textId="77777777" w:rsidR="00C61F9F" w:rsidRPr="006A1308" w:rsidRDefault="00C61F9F" w:rsidP="00ED3979">
            <w:pPr>
              <w:pStyle w:val="KeinLeerraum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caps w:val="0"/>
                <w:sz w:val="16"/>
                <w:szCs w:val="16"/>
              </w:rPr>
              <w:t>Kurztitel</w:t>
            </w:r>
          </w:p>
        </w:tc>
      </w:tr>
      <w:tr w:rsidR="00C61F9F" w:rsidRPr="00D5738D" w14:paraId="79EECDE1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14:paraId="557D7316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</w:rPr>
              <w:t>5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48B4F5E6" w14:textId="1CE2FDCA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sz w:val="16"/>
                  <w:szCs w:val="16"/>
                  <w:lang w:val="en-US"/>
                </w:rPr>
                <w:alias w:val="To edit, see citavi.com/edit"/>
                <w:tag w:val="CitaviPlaceholder#dde2424d-cd89-4963-ac2e-4b42418d8ccf"/>
                <w:id w:val="50872264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zY2FhYjUwLTZkZDQtNGVhNy1hNDUzLTc2YTk5MTA0YjAyMiIsIlJhbmdlTGVuZ3RoIjo2LCJSZWZlcmVuY2VJZCI6ImRlYWUyMWNiLTNhNjItNGY4Zi04N2ExLTM3MWZhNDc5MTA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zLjA1LjIwMjAiLCJEb2kiOiIxMC41NTU1LzM1MzU4NTAuMzUzNjExNiIsIkVkaXRvcnMiOltdLCJFdmFsdWF0aW9uQ29tcGxleGl0eSI6MCwiRXZhbHVhdGlvblNvdXJjZVRleHRGb3JtYXQiOjAsIkdyb3VwcyI6W10sIkhhc0xhYmVsMSI6dHJ1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TU1NS8zNTM1ODUwLjM1MzYxMTYiLCJVcmlTdHJpbmciOiJodHRwczovL2RvaS5vcmcvMTAuNTU1NS8zNTM1ODUwLjM1MzYxM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</w:rPr>
                  <w:t>[ST22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3968" w:type="dxa"/>
            <w:tcBorders>
              <w:top w:val="single" w:sz="4" w:space="0" w:color="7F7F7F" w:themeColor="text1" w:themeTint="80"/>
              <w:left w:val="single" w:sz="4" w:space="0" w:color="auto"/>
            </w:tcBorders>
          </w:tcPr>
          <w:p w14:paraId="614A4967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>Foundations for gras</w:t>
            </w:r>
          </w:p>
        </w:tc>
      </w:tr>
      <w:tr w:rsidR="00C61F9F" w:rsidRPr="00D5738D" w14:paraId="27A975A1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14:paraId="595D2C4B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  <w:t>7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66792750" w14:textId="3DE019FC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sz w:val="16"/>
                  <w:szCs w:val="16"/>
                  <w:lang w:val="en-US"/>
                </w:rPr>
                <w:alias w:val="To edit, see citavi.com/edit"/>
                <w:tag w:val="CitaviPlaceholder#561c2ed0-c83f-41ad-be10-ada6fb935a88"/>
                <w:id w:val="-216201482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lNDhhNjE2LWYyNGMtNDMyNy1hYjc4LTBkNjUyNjkzZDRiNiIsIlJhbmdlTGVuZ3RoIjo3LCJSZWZlcmVuY2VJZCI6Ijk1YjA1NTM0LWNhZGEtNGY2ZS1hYTVhLTAzMzQzYThjZTM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WnlkYSIsIlByb3RlY3RlZCI6ZmFsc2UsIlNleCI6MiwiQ3JlYXRlZEJ5IjoiX0Fhcm9uIEJpc2hvcCIsIkNyZWF0ZWRPbiI6IjIwMjItMTEtMTZUMjE6MzQ6MTMiLCJNb2RpZmllZEJ5IjoiX0Fhcm9uIEJpc2hvcCIsIklkIjoiNmVhZTYzMGQtM2JlNS00YTQ2LWJkMWQtNjQzMjg0MzUwNzY1IiwiTW9kaWZpZWRPbiI6IjIwMjItMTEtMTZUMjE6MzQ6MTMiLCJQcm9qZWN0Ijp7IiRpZCI6IjgiLCIkdHlwZSI6IlN3aXNzQWNhZGVtaWMuQ2l0YXZpLlByb2plY3QsIFN3aXNzQWNhZGVtaWMuQ2l0YXZpIn19XSwiQ2l0YXRpb25LZXkiOiJaeT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b3pnb3ZseXEuanBnIiwiVXJpU3RyaW5nIjoiOTViMDU1MzQtY2FkYS00ZjZlLWFhNWEtMDMzNDNhOGNlMzV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NQy4yMDIyLjMxODIw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TUMuMjAyMi4zMTgyMDM1IiwiVXJpU3RyaW5nIjoiaHR0cHM6Ly9kb2kub3JnLzEwLjExMDkvTUMuMjAyMi4zMTgyM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t>[Zy22a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3968" w:type="dxa"/>
            <w:tcBorders>
              <w:left w:val="single" w:sz="4" w:space="0" w:color="auto"/>
            </w:tcBorders>
          </w:tcPr>
          <w:p w14:paraId="50E621BF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>Building a human-int</w:t>
            </w:r>
          </w:p>
        </w:tc>
      </w:tr>
      <w:tr w:rsidR="00C61F9F" w:rsidRPr="00D5738D" w14:paraId="4F786F19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14:paraId="2B1261C7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  <w:t>12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7B3DE349" w14:textId="24D9D875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sz w:val="16"/>
                  <w:szCs w:val="16"/>
                  <w:lang w:val="en-US"/>
                </w:rPr>
                <w:alias w:val="To edit, see citavi.com/edit"/>
                <w:tag w:val="CitaviPlaceholder#2380999b-6c32-4da5-93a2-8877575364d3"/>
                <w:id w:val="-528569295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YWMwYzAzLTlmMDItNDNjMi05MmU1LTI2NjdkNTcyN2FjMCIsIlJhbmdlTGVuZ3RoIjo2LCJSZWZlcmVuY2VJZCI6ImQ0ZjM2YjhlLTM1NjQtNDdjOS05N2I0LTQ2N2MxNjcwZGZ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TEwMzA5LjM1MTAzNTM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UxMDMwOS4zNTEwMzUzIiwiVXJpU3RyaW5nIjoiaHR0cHM6Ly9kb2kub3JnLzEwLjExNDUvMzUxMDMwOS4zNTEwMzU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xOjUxIiwiTW9kaWZpZWRCeSI6Il9BYXJvbiBCaXNob3AiLCJJZCI6IjNlNjM0MWYyLWMyYTktNDcwNi1iM2M4LWEyYjE2NDE1OGQ3MiIsIk1vZGlmaWVkT24iOiIyMDIyLTExLTE2VDIxOjMx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1MTAzMDkiLCJVcmlTdHJpbmciOiJodHRwczovL2RsLmFjbS5vcmcvZG9pL3Byb2NlZWRpbmdzLzEwLjExNDUvMzUxMDMw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t>[YK21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3968" w:type="dxa"/>
            <w:tcBorders>
              <w:left w:val="single" w:sz="4" w:space="0" w:color="auto"/>
            </w:tcBorders>
          </w:tcPr>
          <w:p w14:paraId="1045591D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 xml:space="preserve">Forecast of the </w:t>
            </w: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>impa</w:t>
            </w:r>
            <w:proofErr w:type="spellEnd"/>
          </w:p>
        </w:tc>
      </w:tr>
      <w:tr w:rsidR="00C61F9F" w:rsidRPr="00D5738D" w14:paraId="38A1E085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14:paraId="5A4AE972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  <w:t>14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06EAB2AE" w14:textId="56E21524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sz w:val="16"/>
                  <w:szCs w:val="16"/>
                  <w:lang w:val="en-US"/>
                </w:rPr>
                <w:alias w:val="To edit, see citavi.com/edit"/>
                <w:tag w:val="CitaviPlaceholder#8aa13aa5-2c3f-4aba-bbb7-7838b8b86c99"/>
                <w:id w:val="329182455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0MDU0NmQ3LTdmMzMtNDYwZS05YmRjLTU0Y2JmNDYwMGQ2OCIsIlJhbmdlTGVuZ3RoIjo3LCJSZWZlcmVuY2VJZCI6Ijc0YWIyMGJmLTBlMGQtNDhlMC1hNmJhLTNmMDk4YzBmOGN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zNjIyMS4zNTU4MTc2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Q1LzM1MzYyMjEuMzU1ODE3NiIsIlVyaVN0cmluZyI6Imh0dHBzOi8vZG9pLm9yZy8xMC4xMTQ1LzM1MzYyMjEuMzU1ODE3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MDoxMSIsIk1vZGlmaWVkQnkiOiJfQWFyb24gQmlzaG9wIiwiSWQiOiIzZDM4YTRlOS1mMTI1LTQ5NzktYjZjNy00MjUxMTExZWM0NWQiLCJNb2RpZmllZE9uIjoiMjAyMi0xMS0xNlQyMTozMDox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wuYWNtLm9yZy9kb2kvcHJvY2VlZGluZ3MvMTAuMTE0NS8zNTM2MjIxIiwiVXJpU3RyaW5nIjoiaHR0cHM6Ly9kbC5hY20ub3JnL2RvaS9wcm9jZWVkaW5ncy8xMC4xMTQ1LzM1MzYyM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t>[Wa22b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3968" w:type="dxa"/>
            <w:tcBorders>
              <w:left w:val="single" w:sz="4" w:space="0" w:color="auto"/>
            </w:tcBorders>
          </w:tcPr>
          <w:p w14:paraId="74D55EC7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>Decentralized, not D</w:t>
            </w:r>
          </w:p>
        </w:tc>
      </w:tr>
      <w:tr w:rsidR="00C61F9F" w:rsidRPr="00D5738D" w14:paraId="792A6194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14:paraId="352F1B45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  <w:t>17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6B35EE72" w14:textId="4E4BBEB2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sz w:val="16"/>
                  <w:szCs w:val="16"/>
                  <w:lang w:val="en-US"/>
                </w:rPr>
                <w:alias w:val="To edit, see citavi.com/edit"/>
                <w:tag w:val="CitaviPlaceholder#5f40ed55-002a-4d17-ba44-75c67ddd18cf"/>
                <w:id w:val="-25722395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0MjcyNThkLWFlOWUtNDZlOC05YzZiLThhYzI4ODg2ZGZmMCIsIlJhbmdlTGVuZ3RoIjo3LCJSZWZlcmVuY2VJZCI6IjhkYmZiN2E0LWMxNWEtNGQ4OS1hYmE0LThiYTAzYmZjNTM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VENTUy4yMDIyLjMxNDUxNjUiLCJFZGl0b3JzIjpbXSwiRXZhbHVhdGlvbkNvbXBsZXhpdHkiOjAsIkV2YWx1YXRpb25Tb3VyY2VUZXh0Rm9ybWF0IjowLCJHcm91cHMiOltdLCJIYXNMYWJlbDEiOnRydW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NTUy4yMDIyLjMxNDUxNjUiLCJVcmlTdHJpbmciOiJodHRwczovL2RvaS5vcmcvMTAuMTEwOS9UQ1NTLjIwMjIuMzE0NTE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t>[Wa22a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3968" w:type="dxa"/>
            <w:tcBorders>
              <w:left w:val="single" w:sz="4" w:space="0" w:color="auto"/>
            </w:tcBorders>
          </w:tcPr>
          <w:p w14:paraId="0F097717" w14:textId="77777777" w:rsidR="00C61F9F" w:rsidRPr="00D5738D" w:rsidRDefault="00C61F9F" w:rsidP="00ED3979">
            <w:pPr>
              <w:pStyle w:val="KeinLeerraum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>Metasocieties</w:t>
            </w:r>
            <w:proofErr w:type="spellEnd"/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 xml:space="preserve"> in met </w:t>
            </w:r>
          </w:p>
        </w:tc>
      </w:tr>
      <w:tr w:rsidR="00C61F9F" w:rsidRPr="00D5738D" w14:paraId="584B796E" w14:textId="77777777" w:rsidTr="00ED39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14:paraId="69EE5BC1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  <w:lang w:val="en-US"/>
              </w:rPr>
              <w:t>18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7842F804" w14:textId="1BF57FBA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sz w:val="16"/>
                  <w:szCs w:val="16"/>
                  <w:lang w:val="en-US"/>
                </w:rPr>
                <w:alias w:val="To edit, see citavi.com/edit"/>
                <w:tag w:val="CitaviPlaceholder#d7b6f099-7cbb-4543-a037-950ccc27be51"/>
                <w:id w:val="-1396039829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MDZhMjQ5LThmN2ItNDVhNy05YjViLWI5MjE4YTk2ZjNiYyIsIlJhbmdlTGVuZ3RoIjo3LCJSZWZlcmVuY2VJZCI6ImY4YzMxZGRkLTkxYTktNGY4OS1iZWYyLWJmZGZlMTEzOTU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pLVl1ZSIsIkxhc3ROYW1lIjoiV2FuZyIsIlByb3RlY3RlZCI6ZmFsc2UsIlNleCI6MCwiQ3JlYXRlZEJ5IjoiX0Fhcm9uIEJpc2hvcCIsIkNyZWF0ZWRPbiI6IjIwMjItMTEtMTZUMjE6MzU6NTYiLCJNb2RpZmllZEJ5IjoiX0Fhcm9uIEJpc2hvcCIsIklkIjoiZjFmOWUzYWQtYjhkNy00ZDhhLTlhOTUtYzJlODZlY2NkYmE0IiwiTW9kaWZpZWRPbiI6IjIwMjItMTEtMTZUMjE6MzU6NTYiLCJQcm9qZWN0Ijp7IiRpZCI6IjgiLCIkdHlwZSI6IlN3aXNzQWNhZGVtaWMuQ2l0YXZpLlByb2plY3QsIFN3aXNzQWNhZGVtaWMuQ2l0YXZpIn19XSwiQ2l0YXRpb25LZXkiOiJXYT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cGc1ZjJ5NG0uanBnIiwiVXJpU3RyaW5nIjoiZjhjMzFkZGQtOTFhOS00Zjg5LWJlZjItYmZkZmUxMTM5NTE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SVYuMjAyMi4zMTU0NDg5IiwiRWRpdG9ycyI6W10sIkV2YWx1YXRpb25Db21wbGV4aXR5IjowLCJFdmFsdWF0aW9uU291cmNlVGV4dEZvcm1hdCI6MCwiR3JvdXBzIjpbXSwiSGFzTGFiZWwxIjp0cnV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JVi4yMDIyLjMxNTQ0ODkiLCJVcmlTdHJpbmciOiJodHRwczovL2RvaS5vcmcvMTAuMTEwOS9USVYuMjAyMi4zMTU0NDg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t>[Wa22c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fldChar w:fldCharType="end"/>
                </w:r>
              </w:sdtContent>
            </w:sdt>
          </w:p>
        </w:tc>
        <w:tc>
          <w:tcPr>
            <w:tcW w:w="3968" w:type="dxa"/>
            <w:tcBorders>
              <w:left w:val="single" w:sz="4" w:space="0" w:color="auto"/>
            </w:tcBorders>
          </w:tcPr>
          <w:p w14:paraId="3C31A9CA" w14:textId="77777777" w:rsidR="00C61F9F" w:rsidRPr="00D5738D" w:rsidRDefault="00C61F9F" w:rsidP="00ED3979">
            <w:pPr>
              <w:pStyle w:val="KeinLeerraum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</w:rPr>
            </w:pP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Metavehicles</w:t>
            </w:r>
            <w:proofErr w:type="spellEnd"/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 xml:space="preserve"> in </w:t>
            </w:r>
            <w:proofErr w:type="spellStart"/>
            <w:r w:rsidRPr="00D5738D">
              <w:rPr>
                <w:rFonts w:ascii="Times New Roman" w:eastAsia="Times New Roman" w:hAnsi="Times New Roman" w:cs="Times New Roman"/>
                <w:bCs/>
                <w:sz w:val="16"/>
                <w:szCs w:val="16"/>
              </w:rPr>
              <w:t>the</w:t>
            </w:r>
            <w:proofErr w:type="spellEnd"/>
          </w:p>
        </w:tc>
      </w:tr>
      <w:tr w:rsidR="00C61F9F" w:rsidRPr="00C61F9F" w14:paraId="59550B19" w14:textId="77777777" w:rsidTr="00ED39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7" w:type="dxa"/>
          </w:tcPr>
          <w:p w14:paraId="627E6300" w14:textId="77777777" w:rsidR="00C61F9F" w:rsidRPr="006A1308" w:rsidRDefault="00C61F9F" w:rsidP="00ED3979">
            <w:pPr>
              <w:pStyle w:val="KeinLeerraum"/>
              <w:rPr>
                <w:rFonts w:ascii="Times New Roman" w:hAnsi="Times New Roman" w:cs="Times New Roman"/>
                <w:bCs w:val="0"/>
                <w:sz w:val="16"/>
                <w:szCs w:val="16"/>
              </w:rPr>
            </w:pPr>
            <w:r w:rsidRPr="006A1308">
              <w:rPr>
                <w:rFonts w:ascii="Times New Roman" w:hAnsi="Times New Roman" w:cs="Times New Roman"/>
                <w:bCs w:val="0"/>
                <w:sz w:val="16"/>
                <w:szCs w:val="16"/>
              </w:rPr>
              <w:t>22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14:paraId="25A8E260" w14:textId="125A856F" w:rsidR="00C61F9F" w:rsidRPr="00C61F9F" w:rsidRDefault="00C61F9F" w:rsidP="00ED3979">
            <w:pPr>
              <w:pStyle w:val="KeinLeerraum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</w:pPr>
            <w:sdt>
              <w:sdtPr>
                <w:rPr>
                  <w:rFonts w:ascii="Times New Roman" w:eastAsia="Times New Roman" w:hAnsi="Times New Roman" w:cs="Times New Roman"/>
                  <w:bCs/>
                  <w:sz w:val="16"/>
                  <w:szCs w:val="16"/>
                </w:rPr>
                <w:alias w:val="To edit, see citavi.com/edit"/>
                <w:tag w:val="CitaviPlaceholder#1d1a77df-b819-46a2-b36e-eefb1746957f"/>
                <w:id w:val="7735138"/>
                <w:placeholder>
                  <w:docPart w:val="6990B2699E084A0E84D1508388B90371"/>
                </w:placeholder>
              </w:sdtPr>
              <w:sdtContent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</w:rPr>
                  <w:fldChar w:fldCharType="begin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MWU3NDAzLTIzNTgtNDg3MC1hZjQ5LTI2ZTUzYTA4MGM0NiIsIlJhbmdlTGVuZ3RoIjo3LCJSZWZlcmVuY2VJZCI6IjZkZGJiYWMyLTJiMGQtNGI2ZS1iYzQ4LWRlZmI2ZWU4MGE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KQVMuMjAyMi4xMDYwMjI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kFTLjIwMjIuMTA2MDIyIiwiVXJpU3RyaW5nIjoiaHR0cHM6Ly9kb2kub3JnLzEwLjExMDkvSkFTLjIwMjIuMTA2M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</w:instrText>
                </w:r>
                <w:r w:rsidRPr="00C61F9F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instrText>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}</w:instrTex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</w:rPr>
                  <w:fldChar w:fldCharType="separate"/>
                </w:r>
                <w:r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  <w:lang w:val="en-US"/>
                  </w:rPr>
                  <w:t>[Wa22d]</w:t>
                </w:r>
                <w:r w:rsidRPr="00D5738D">
                  <w:rPr>
                    <w:rFonts w:ascii="Times New Roman" w:eastAsia="Times New Roman" w:hAnsi="Times New Roman" w:cs="Times New Roman"/>
                    <w:bCs/>
                    <w:sz w:val="16"/>
                    <w:szCs w:val="16"/>
                  </w:rPr>
                  <w:fldChar w:fldCharType="end"/>
                </w:r>
              </w:sdtContent>
            </w:sdt>
          </w:p>
        </w:tc>
        <w:tc>
          <w:tcPr>
            <w:tcW w:w="3968" w:type="dxa"/>
            <w:tcBorders>
              <w:left w:val="single" w:sz="4" w:space="0" w:color="auto"/>
            </w:tcBorders>
          </w:tcPr>
          <w:p w14:paraId="5B013B84" w14:textId="77777777" w:rsidR="00C61F9F" w:rsidRPr="00C61F9F" w:rsidRDefault="00C61F9F" w:rsidP="00ED3979">
            <w:pPr>
              <w:pStyle w:val="KeinLeerraum"/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bCs/>
                <w:sz w:val="16"/>
                <w:szCs w:val="16"/>
                <w:lang w:val="en-US"/>
              </w:rPr>
            </w:pPr>
            <w:r w:rsidRPr="00C61F9F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 xml:space="preserve">The DAO to </w:t>
            </w:r>
            <w:proofErr w:type="spellStart"/>
            <w:r w:rsidRPr="00C61F9F">
              <w:rPr>
                <w:rFonts w:ascii="Times New Roman" w:eastAsia="Times New Roman" w:hAnsi="Times New Roman" w:cs="Times New Roman"/>
                <w:bCs/>
                <w:sz w:val="16"/>
                <w:szCs w:val="16"/>
                <w:lang w:val="en-US"/>
              </w:rPr>
              <w:t>MetaContr</w:t>
            </w:r>
            <w:proofErr w:type="spellEnd"/>
          </w:p>
        </w:tc>
      </w:tr>
    </w:tbl>
    <w:p w14:paraId="2E979740" w14:textId="77777777" w:rsidR="00C61F9F" w:rsidRPr="00C61F9F" w:rsidRDefault="00C61F9F" w:rsidP="00C61F9F">
      <w:pPr>
        <w:pStyle w:val="Beschriftung"/>
        <w:rPr>
          <w:bCs/>
          <w:lang w:val="en-US"/>
        </w:rPr>
      </w:pPr>
      <w:bookmarkStart w:id="2" w:name="_Ref130933438"/>
      <w:bookmarkStart w:id="3" w:name="_Toc132589602"/>
      <w:proofErr w:type="spellStart"/>
      <w:r w:rsidRPr="00C61F9F">
        <w:rPr>
          <w:bCs/>
          <w:lang w:val="en-US"/>
        </w:rPr>
        <w:t>Tabelle</w:t>
      </w:r>
      <w:proofErr w:type="spellEnd"/>
      <w:r w:rsidRPr="00C61F9F">
        <w:rPr>
          <w:bCs/>
          <w:lang w:val="en-US"/>
        </w:rPr>
        <w:t xml:space="preserve"> </w:t>
      </w:r>
      <w:r w:rsidRPr="00D5738D">
        <w:rPr>
          <w:bCs/>
        </w:rPr>
        <w:fldChar w:fldCharType="begin"/>
      </w:r>
      <w:r w:rsidRPr="00C61F9F">
        <w:rPr>
          <w:bCs/>
          <w:lang w:val="en-US"/>
        </w:rPr>
        <w:instrText xml:space="preserve"> SEQ Tabelle \* ARABIC </w:instrText>
      </w:r>
      <w:r w:rsidRPr="00D5738D">
        <w:rPr>
          <w:bCs/>
        </w:rPr>
        <w:fldChar w:fldCharType="separate"/>
      </w:r>
      <w:r w:rsidRPr="00C61F9F">
        <w:rPr>
          <w:bCs/>
          <w:noProof/>
          <w:lang w:val="en-US"/>
        </w:rPr>
        <w:t>6</w:t>
      </w:r>
      <w:r w:rsidRPr="00D5738D">
        <w:rPr>
          <w:bCs/>
        </w:rPr>
        <w:fldChar w:fldCharType="end"/>
      </w:r>
      <w:bookmarkEnd w:id="2"/>
      <w:r w:rsidRPr="00C61F9F">
        <w:rPr>
          <w:bCs/>
          <w:lang w:val="en-US"/>
        </w:rPr>
        <w:t xml:space="preserve">: </w:t>
      </w:r>
      <w:proofErr w:type="spellStart"/>
      <w:r w:rsidRPr="00C61F9F">
        <w:rPr>
          <w:bCs/>
          <w:lang w:val="en-US"/>
        </w:rPr>
        <w:t>Artikelnummerierung</w:t>
      </w:r>
      <w:proofErr w:type="spellEnd"/>
      <w:r w:rsidRPr="00C61F9F">
        <w:rPr>
          <w:bCs/>
          <w:lang w:val="en-US"/>
        </w:rPr>
        <w:t xml:space="preserve"> der </w:t>
      </w:r>
      <w:proofErr w:type="spellStart"/>
      <w:r w:rsidRPr="00C61F9F">
        <w:rPr>
          <w:bCs/>
          <w:lang w:val="en-US"/>
        </w:rPr>
        <w:t>irrelevanten</w:t>
      </w:r>
      <w:proofErr w:type="spellEnd"/>
      <w:r w:rsidRPr="00C61F9F">
        <w:rPr>
          <w:bCs/>
          <w:lang w:val="en-US"/>
        </w:rPr>
        <w:t xml:space="preserve"> Artikel und </w:t>
      </w:r>
      <w:proofErr w:type="spellStart"/>
      <w:r w:rsidRPr="00C61F9F">
        <w:rPr>
          <w:bCs/>
          <w:lang w:val="en-US"/>
        </w:rPr>
        <w:t>dessen</w:t>
      </w:r>
      <w:proofErr w:type="spellEnd"/>
      <w:r w:rsidRPr="00C61F9F">
        <w:rPr>
          <w:bCs/>
          <w:lang w:val="en-US"/>
        </w:rPr>
        <w:t xml:space="preserve"> </w:t>
      </w:r>
      <w:proofErr w:type="spellStart"/>
      <w:r w:rsidRPr="00C61F9F">
        <w:rPr>
          <w:bCs/>
          <w:lang w:val="en-US"/>
        </w:rPr>
        <w:t>Kurzbelege</w:t>
      </w:r>
      <w:bookmarkEnd w:id="3"/>
      <w:proofErr w:type="spellEnd"/>
    </w:p>
    <w:p w14:paraId="08922B93" w14:textId="77777777" w:rsidR="00C61F9F" w:rsidRPr="00C61F9F" w:rsidRDefault="00C61F9F" w:rsidP="00C61F9F">
      <w:pPr>
        <w:pStyle w:val="KeinLeerraum"/>
        <w:rPr>
          <w:bCs/>
          <w:lang w:val="en-US"/>
        </w:rPr>
      </w:pPr>
    </w:p>
    <w:p w14:paraId="6A9E5827" w14:textId="77777777" w:rsidR="00C61F9F" w:rsidRPr="00C61F9F" w:rsidRDefault="00C61F9F" w:rsidP="00C61F9F">
      <w:pPr>
        <w:pStyle w:val="KeinLeerraum"/>
        <w:rPr>
          <w:bCs/>
          <w:lang w:val="en-US"/>
        </w:rPr>
      </w:pPr>
    </w:p>
    <w:p w14:paraId="57A8C162" w14:textId="77777777" w:rsidR="00C61F9F" w:rsidRPr="00C61F9F" w:rsidRDefault="00C61F9F" w:rsidP="00C61F9F">
      <w:pPr>
        <w:pStyle w:val="KeinLeerraum"/>
        <w:rPr>
          <w:bCs/>
          <w:lang w:val="en-US"/>
        </w:rPr>
      </w:pPr>
    </w:p>
    <w:p w14:paraId="585BA3CC" w14:textId="77777777" w:rsidR="00A13D7A" w:rsidRDefault="00A13D7A">
      <w:pPr>
        <w:rPr>
          <w:lang w:val="en-US"/>
        </w:rPr>
      </w:pPr>
    </w:p>
    <w:p w14:paraId="3F5C6627" w14:textId="77777777" w:rsidR="00C61F9F" w:rsidRDefault="00C61F9F" w:rsidP="00C61F9F">
      <w:pPr>
        <w:pStyle w:val="KeinLeerraum"/>
        <w:rPr>
          <w:lang w:val="en-US"/>
        </w:rPr>
      </w:pPr>
    </w:p>
    <w:p w14:paraId="465D7293" w14:textId="77777777" w:rsidR="00C61F9F" w:rsidRDefault="00C61F9F" w:rsidP="00C61F9F">
      <w:pPr>
        <w:pStyle w:val="KeinLeerraum"/>
        <w:rPr>
          <w:lang w:val="en-US"/>
        </w:rPr>
      </w:pPr>
    </w:p>
    <w:p w14:paraId="6D3AAC01" w14:textId="77777777" w:rsidR="00C61F9F" w:rsidRDefault="00C61F9F" w:rsidP="00C61F9F">
      <w:pPr>
        <w:pStyle w:val="KeinLeerraum"/>
        <w:rPr>
          <w:lang w:val="en-US"/>
        </w:rPr>
      </w:pPr>
    </w:p>
    <w:p w14:paraId="4A556987" w14:textId="77777777" w:rsidR="00C61F9F" w:rsidRDefault="00C61F9F" w:rsidP="00C61F9F">
      <w:pPr>
        <w:pStyle w:val="KeinLeerraum"/>
        <w:rPr>
          <w:lang w:val="en-US"/>
        </w:rPr>
      </w:pPr>
    </w:p>
    <w:p w14:paraId="204F7554" w14:textId="77777777" w:rsidR="00C61F9F" w:rsidRDefault="00C61F9F" w:rsidP="00C61F9F">
      <w:pPr>
        <w:pStyle w:val="KeinLeerraum"/>
        <w:rPr>
          <w:lang w:val="en-US"/>
        </w:rPr>
      </w:pPr>
    </w:p>
    <w:p w14:paraId="0B3AD310" w14:textId="77777777" w:rsidR="00C61F9F" w:rsidRDefault="00C61F9F" w:rsidP="00C61F9F">
      <w:pPr>
        <w:pStyle w:val="KeinLeerraum"/>
        <w:rPr>
          <w:lang w:val="en-US"/>
        </w:rPr>
      </w:pPr>
    </w:p>
    <w:p w14:paraId="5B740F35" w14:textId="77777777" w:rsidR="00C61F9F" w:rsidRDefault="00C61F9F" w:rsidP="00C61F9F">
      <w:pPr>
        <w:pStyle w:val="KeinLeerraum"/>
        <w:rPr>
          <w:lang w:val="en-US"/>
        </w:rPr>
      </w:pPr>
    </w:p>
    <w:p w14:paraId="359134CA" w14:textId="77777777" w:rsidR="00C61F9F" w:rsidRDefault="00C61F9F" w:rsidP="00C61F9F">
      <w:pPr>
        <w:pStyle w:val="KeinLeerraum"/>
        <w:rPr>
          <w:lang w:val="en-US"/>
        </w:rPr>
      </w:pPr>
    </w:p>
    <w:p w14:paraId="6CAE8B2C" w14:textId="77777777" w:rsidR="00C61F9F" w:rsidRDefault="00C61F9F" w:rsidP="00C61F9F">
      <w:pPr>
        <w:pStyle w:val="KeinLeerraum"/>
        <w:rPr>
          <w:lang w:val="en-US"/>
        </w:rPr>
      </w:pPr>
    </w:p>
    <w:p w14:paraId="3F022E7B" w14:textId="77777777" w:rsidR="00C61F9F" w:rsidRDefault="00C61F9F" w:rsidP="00C61F9F">
      <w:pPr>
        <w:pStyle w:val="KeinLeerraum"/>
        <w:rPr>
          <w:lang w:val="en-US"/>
        </w:rPr>
      </w:pPr>
    </w:p>
    <w:p w14:paraId="7F2AFFBF" w14:textId="77777777" w:rsidR="00C61F9F" w:rsidRDefault="00C61F9F" w:rsidP="00C61F9F">
      <w:pPr>
        <w:pStyle w:val="KeinLeerraum"/>
        <w:rPr>
          <w:lang w:val="en-US"/>
        </w:rPr>
      </w:pPr>
    </w:p>
    <w:p w14:paraId="7F76E5E0" w14:textId="77777777" w:rsidR="00C61F9F" w:rsidRDefault="00C61F9F" w:rsidP="00C61F9F">
      <w:pPr>
        <w:pStyle w:val="KeinLeerraum"/>
        <w:rPr>
          <w:lang w:val="en-US"/>
        </w:rPr>
      </w:pPr>
    </w:p>
    <w:p w14:paraId="189A3523" w14:textId="77777777" w:rsidR="00C61F9F" w:rsidRDefault="00C61F9F" w:rsidP="00C61F9F">
      <w:pPr>
        <w:pStyle w:val="KeinLeerraum"/>
        <w:rPr>
          <w:lang w:val="en-US"/>
        </w:rPr>
      </w:pPr>
    </w:p>
    <w:p w14:paraId="0F17BF71" w14:textId="77777777" w:rsidR="00C61F9F" w:rsidRDefault="00C61F9F" w:rsidP="00C61F9F">
      <w:pPr>
        <w:pStyle w:val="KeinLeerraum"/>
        <w:rPr>
          <w:lang w:val="en-US"/>
        </w:rPr>
      </w:pPr>
    </w:p>
    <w:p w14:paraId="3D0EE3EC" w14:textId="77777777" w:rsidR="00C61F9F" w:rsidRPr="00C61F9F" w:rsidRDefault="00C61F9F" w:rsidP="00C61F9F">
      <w:pPr>
        <w:pStyle w:val="KeinLeerraum"/>
        <w:rPr>
          <w:lang w:val="en-US"/>
        </w:rPr>
      </w:pPr>
    </w:p>
    <w:sdt>
      <w:sdtPr>
        <w:tag w:val="CitaviBibliography"/>
        <w:id w:val="-224606462"/>
        <w:placeholder>
          <w:docPart w:val="DefaultPlaceholder_-1854013440"/>
        </w:placeholder>
      </w:sdtPr>
      <w:sdtEndPr>
        <w:rPr>
          <w:rFonts w:eastAsiaTheme="minorHAnsi" w:cstheme="minorBidi"/>
          <w:color w:val="auto"/>
          <w:sz w:val="24"/>
          <w:szCs w:val="22"/>
        </w:rPr>
      </w:sdtEndPr>
      <w:sdtContent>
        <w:p w14:paraId="61ACC079" w14:textId="77777777" w:rsidR="00C61F9F" w:rsidRPr="00C61F9F" w:rsidRDefault="00C61F9F" w:rsidP="00C61F9F">
          <w:pPr>
            <w:pStyle w:val="CitaviBibliographyHeading"/>
            <w:numPr>
              <w:ilvl w:val="0"/>
              <w:numId w:val="0"/>
            </w:numPr>
            <w:ind w:left="432" w:hanging="432"/>
            <w:rPr>
              <w:lang w:val="en-US"/>
            </w:rPr>
          </w:pPr>
          <w:r>
            <w:fldChar w:fldCharType="begin"/>
          </w:r>
          <w:r w:rsidRPr="00C61F9F">
            <w:rPr>
              <w:lang w:val="en-US"/>
            </w:rPr>
            <w:instrText>ADDIN CitaviBibliography</w:instrText>
          </w:r>
          <w:r>
            <w:fldChar w:fldCharType="separate"/>
          </w:r>
          <w:r w:rsidRPr="00C61F9F">
            <w:rPr>
              <w:lang w:val="en-US"/>
            </w:rPr>
            <w:t>Literaturverzeichnis</w:t>
          </w:r>
        </w:p>
        <w:p w14:paraId="4B2F8714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" w:name="_CTVL0010bf2508b94b04f63b4bd4dd4d213a02b"/>
          <w:r w:rsidRPr="00C61F9F">
            <w:rPr>
              <w:lang w:val="en-US"/>
            </w:rPr>
            <w:t>[AAS22]</w:t>
          </w:r>
          <w:r w:rsidRPr="00C61F9F">
            <w:rPr>
              <w:lang w:val="en-US"/>
            </w:rPr>
            <w:tab/>
            <w:t>Almarzouqi, A.; Aburayya, A.; Salloum, S. A.: Prediction of User’s Intention to Use Metaverse System in Medical Education: A Hybrid SEM-ML Learning Approach. IEEE Access 10, S. 43421–43434, 2022.</w:t>
          </w:r>
        </w:p>
        <w:p w14:paraId="013D0F45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5" w:name="_CTVL001a614beec33a34b0fb6fd6eed98fe3672"/>
          <w:bookmarkEnd w:id="4"/>
          <w:r w:rsidRPr="00C61F9F">
            <w:rPr>
              <w:lang w:val="en-US"/>
            </w:rPr>
            <w:t>[An22]</w:t>
          </w:r>
          <w:r w:rsidRPr="00C61F9F">
            <w:rPr>
              <w:lang w:val="en-US"/>
            </w:rPr>
            <w:tab/>
            <w:t xml:space="preserve">Angelini, L. et al.: Towards an Emotionally Augmented Metaverse: </w:t>
          </w:r>
          <w:proofErr w:type="gramStart"/>
          <w:r w:rsidRPr="00C61F9F">
            <w:rPr>
              <w:lang w:val="en-US"/>
            </w:rPr>
            <w:t>a</w:t>
          </w:r>
          <w:proofErr w:type="gramEnd"/>
          <w:r w:rsidRPr="00C61F9F">
            <w:rPr>
              <w:lang w:val="en-US"/>
            </w:rPr>
            <w:t xml:space="preserve"> Framework for Recording and Analysing Physiological Data and User Behaviour. 13th Augmented Human International Conference 13, S. 1–5, 2022.</w:t>
          </w:r>
        </w:p>
        <w:p w14:paraId="334EF6D9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6" w:name="_CTVL00176a29dabb43b4e1c9183f6eaa40cab22"/>
          <w:bookmarkEnd w:id="5"/>
          <w:r w:rsidRPr="00C61F9F">
            <w:rPr>
              <w:lang w:val="en-US"/>
            </w:rPr>
            <w:t>[Ba22]</w:t>
          </w:r>
          <w:r w:rsidRPr="00C61F9F">
            <w:rPr>
              <w:lang w:val="en-US"/>
            </w:rPr>
            <w:tab/>
            <w:t xml:space="preserve">Bansal, G. et al.: Healthcare in Metaverse: A Survey </w:t>
          </w:r>
          <w:proofErr w:type="gramStart"/>
          <w:r w:rsidRPr="00C61F9F">
            <w:rPr>
              <w:lang w:val="en-US"/>
            </w:rPr>
            <w:t>On</w:t>
          </w:r>
          <w:proofErr w:type="gramEnd"/>
          <w:r w:rsidRPr="00C61F9F">
            <w:rPr>
              <w:lang w:val="en-US"/>
            </w:rPr>
            <w:t xml:space="preserve"> Current Metaverse Applications in Healthcare. IEEE Access 10, S. 1–25, 2022.</w:t>
          </w:r>
        </w:p>
        <w:p w14:paraId="06D0BF2C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7" w:name="_CTVL00151f124dad6f646dd99e9180bfce96c60"/>
          <w:bookmarkEnd w:id="6"/>
          <w:r w:rsidRPr="00C61F9F">
            <w:rPr>
              <w:lang w:val="en-US"/>
            </w:rPr>
            <w:t>[Ca22]</w:t>
          </w:r>
          <w:r w:rsidRPr="00C61F9F">
            <w:rPr>
              <w:lang w:val="en-US"/>
            </w:rPr>
            <w:tab/>
            <w:t>Cao, L.: Decentralized AI: Edge Intelligence and Smart Blockchain, Metaverse, Web3, and DeSci. IEEE Intelligent Systems 3/37, S. 6–19, 2022.</w:t>
          </w:r>
        </w:p>
        <w:p w14:paraId="33A60872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8" w:name="_CTVL0018a0d4a93a20c423a9f4184de333efe36"/>
          <w:bookmarkEnd w:id="7"/>
          <w:r w:rsidRPr="00C61F9F">
            <w:rPr>
              <w:lang w:val="en-US"/>
            </w:rPr>
            <w:t>[Ch22a]</w:t>
          </w:r>
          <w:r w:rsidRPr="00C61F9F">
            <w:rPr>
              <w:lang w:val="en-US"/>
            </w:rPr>
            <w:tab/>
            <w:t>Chang, L. et al.: 6G-Enabled Edge AI for Metaverse: Challenges, Methods, and Future Research Directions. Journal of Communications and Information Networks 2/7, S. 107–121, 2022.</w:t>
          </w:r>
        </w:p>
        <w:p w14:paraId="20705D76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9" w:name="_CTVL001f4caefb317344f34a166cca3cdd01468"/>
          <w:bookmarkEnd w:id="8"/>
          <w:r w:rsidRPr="00C61F9F">
            <w:rPr>
              <w:lang w:val="en-US"/>
            </w:rPr>
            <w:t>[Ch22b]</w:t>
          </w:r>
          <w:r w:rsidRPr="00C61F9F">
            <w:rPr>
              <w:lang w:val="en-US"/>
            </w:rPr>
            <w:tab/>
            <w:t>Cheng, R. et al.: Are we ready for metaverse? A Measurement Study of Social Virtual Reality Platforms. Proceedings of the 22nd ACM Internet Measurement Conference 22, S. 504–518, 2022.</w:t>
          </w:r>
        </w:p>
        <w:p w14:paraId="232611A0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0" w:name="_CTVL001cc2cc266885a4bf6a97b6882da414502"/>
          <w:bookmarkEnd w:id="9"/>
          <w:r w:rsidRPr="00C61F9F">
            <w:rPr>
              <w:lang w:val="en-US"/>
            </w:rPr>
            <w:t>[Ch22c]</w:t>
          </w:r>
          <w:r w:rsidRPr="00C61F9F">
            <w:rPr>
              <w:lang w:val="en-US"/>
            </w:rPr>
            <w:tab/>
            <w:t>Cheong, B. C.: Avatars in the metaverse: potential legal issues and remedies. International Cybersecurity Law Review 2/3, S. 467–494, 2022.</w:t>
          </w:r>
        </w:p>
        <w:p w14:paraId="0DA9240A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1" w:name="_CTVL0019d544a933d7f49f2ad52b6f0054b1495"/>
          <w:bookmarkEnd w:id="10"/>
          <w:r w:rsidRPr="00C61F9F">
            <w:rPr>
              <w:lang w:val="en-US"/>
            </w:rPr>
            <w:t>[Ch22d]</w:t>
          </w:r>
          <w:r w:rsidRPr="00C61F9F">
            <w:rPr>
              <w:lang w:val="en-US"/>
            </w:rPr>
            <w:tab/>
            <w:t>Chen, S.-C.: Multimedia Research Toward the Metaverse. IEEE MultiMedia 1/29, S. 125–127, 2022.</w:t>
          </w:r>
        </w:p>
        <w:p w14:paraId="32A0E3FB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2" w:name="_CTVL00107fa08fba39748acba51d34558d6efe6"/>
          <w:bookmarkEnd w:id="11"/>
          <w:r w:rsidRPr="00C61F9F">
            <w:rPr>
              <w:lang w:val="en-US"/>
            </w:rPr>
            <w:t>[CY22]</w:t>
          </w:r>
          <w:r w:rsidRPr="00C61F9F">
            <w:rPr>
              <w:lang w:val="en-US"/>
            </w:rPr>
            <w:tab/>
            <w:t>Chen, B.-J.; Yang, D.-N.: User Recommendation in Social Metaverse with VR. Proceedings of the 31st ACM International Conference on Information &amp; Knowledge Management 31, S. 148–158, 2022.</w:t>
          </w:r>
        </w:p>
        <w:p w14:paraId="3EBE210F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3" w:name="_CTVL00112976c957bf541b297c6f05419cc4040"/>
          <w:bookmarkEnd w:id="12"/>
          <w:r w:rsidRPr="00C61F9F">
            <w:rPr>
              <w:lang w:val="en-US"/>
            </w:rPr>
            <w:t>[DWZ22]</w:t>
          </w:r>
          <w:r w:rsidRPr="00C61F9F">
            <w:rPr>
              <w:lang w:val="en-US"/>
            </w:rPr>
            <w:tab/>
            <w:t>Deng, Y.; Weng, Z.; Zhang, T.: Metaverse-driven remote management solution for scene-based energy storage power stations. Evolutionary Intelligence, S. 1–12, 2022.</w:t>
          </w:r>
        </w:p>
        <w:p w14:paraId="2EDF1B43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4" w:name="_CTVL001198bac86aa5348d3ab9109207edf79d0"/>
          <w:bookmarkEnd w:id="13"/>
          <w:r w:rsidRPr="00C61F9F">
            <w:rPr>
              <w:lang w:val="en-US"/>
            </w:rPr>
            <w:t>[Fa22]</w:t>
          </w:r>
          <w:r w:rsidRPr="00C61F9F">
            <w:rPr>
              <w:lang w:val="en-US"/>
            </w:rPr>
            <w:tab/>
            <w:t>Faraboschi, P. et al.: Virtual Worlds (Metaverse): From Skepticism, to Fear, to Immersive Opportunities. Computer 10/55, S. 100–106, 2022.</w:t>
          </w:r>
        </w:p>
        <w:p w14:paraId="64EF8A6D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5" w:name="_CTVL0015304c8c727cf4dcaa4f2858c675978f6"/>
          <w:bookmarkEnd w:id="14"/>
          <w:r w:rsidRPr="00C61F9F">
            <w:rPr>
              <w:lang w:val="en-US"/>
            </w:rPr>
            <w:lastRenderedPageBreak/>
            <w:t>[Ga22]</w:t>
          </w:r>
          <w:r w:rsidRPr="00C61F9F">
            <w:rPr>
              <w:lang w:val="en-US"/>
            </w:rPr>
            <w:tab/>
            <w:t>Gao, S.: Research on the Innovation of the Internet of Things Business Model under the New Scenario of Metaverse. Proceedings of the 2022 3rd International Conference on Internet and E-Business 3, S. 44–49, 2022.</w:t>
          </w:r>
        </w:p>
        <w:p w14:paraId="473B5F2E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6" w:name="_CTVL00172b86ed51e6242dc880b9285e1508683"/>
          <w:bookmarkEnd w:id="15"/>
          <w:r w:rsidRPr="00C61F9F">
            <w:rPr>
              <w:lang w:val="en-US"/>
            </w:rPr>
            <w:t>[Go22]</w:t>
          </w:r>
          <w:r w:rsidRPr="00C61F9F">
            <w:rPr>
              <w:lang w:val="en-US"/>
            </w:rPr>
            <w:tab/>
            <w:t>Gorichanaz, T.: Being at home in the metaverse? Prospectus for a social imaginary. AI and Ethics, S. 1–12, 2022.</w:t>
          </w:r>
        </w:p>
        <w:p w14:paraId="069A649F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7" w:name="_CTVL001569c7f28396047c493c1b9c78f63e218"/>
          <w:bookmarkEnd w:id="16"/>
          <w:r w:rsidRPr="00C61F9F">
            <w:rPr>
              <w:lang w:val="en-US"/>
            </w:rPr>
            <w:t>[GW22]</w:t>
          </w:r>
          <w:r w:rsidRPr="00C61F9F">
            <w:rPr>
              <w:lang w:val="en-US"/>
            </w:rPr>
            <w:tab/>
            <w:t>Green, N.; Works, K.: Defining the Metaverse through the lens of academic scholarship, news articles, and social media. Proceedings of the 27th International Conference on 3D Web Technology 27, S. 1–5, 2022.</w:t>
          </w:r>
        </w:p>
        <w:p w14:paraId="0AA46526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8" w:name="_CTVL0012933df36aa7e4d83b19cb970d816b06c"/>
          <w:bookmarkEnd w:id="17"/>
          <w:r w:rsidRPr="00C61F9F">
            <w:rPr>
              <w:lang w:val="en-US"/>
            </w:rPr>
            <w:t>[Ha22]</w:t>
          </w:r>
          <w:r w:rsidRPr="00C61F9F">
            <w:rPr>
              <w:lang w:val="en-US"/>
            </w:rPr>
            <w:tab/>
            <w:t>Havele, A. et al.: The Keys to an Open, Interoperable Metaverse. Proceedings of the 27th International Conference on 3D Web Technology 27, S. 1–7, 2022.</w:t>
          </w:r>
        </w:p>
        <w:p w14:paraId="549C5524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19" w:name="_CTVL001a9e841e659fb4baebc63f6eb495949a9"/>
          <w:bookmarkEnd w:id="18"/>
          <w:r w:rsidRPr="00C61F9F">
            <w:rPr>
              <w:lang w:val="en-US"/>
            </w:rPr>
            <w:t>[HBM22]</w:t>
          </w:r>
          <w:r w:rsidRPr="00C61F9F">
            <w:rPr>
              <w:lang w:val="en-US"/>
            </w:rPr>
            <w:tab/>
            <w:t>Han, D.-I. D.; Bergs, Y.; Moorhouse, N.: Virtual reality consumer experience escapes: preparing for the metaverse. Virtual Reality 4/26, S. 1443–1458, 2022.</w:t>
          </w:r>
        </w:p>
        <w:p w14:paraId="2B66A703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0" w:name="_CTVL001c64a3c4e01f1465388308221c1ff2bec"/>
          <w:bookmarkEnd w:id="19"/>
          <w:r w:rsidRPr="00C61F9F">
            <w:rPr>
              <w:lang w:val="en-US"/>
            </w:rPr>
            <w:t>[He22]</w:t>
          </w:r>
          <w:r w:rsidRPr="00C61F9F">
            <w:rPr>
              <w:lang w:val="en-US"/>
            </w:rPr>
            <w:tab/>
            <w:t>Henz, P.: The societal impact of the metaverse. Discover Artificial Intelligence 1/2, S. 1–7, 2022.</w:t>
          </w:r>
        </w:p>
        <w:p w14:paraId="71C3F3B5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1" w:name="_CTVL0013d8d6e78886d4d02b9762ea6832f4554"/>
          <w:bookmarkEnd w:id="20"/>
          <w:r w:rsidRPr="00C61F9F">
            <w:rPr>
              <w:lang w:val="en-US"/>
            </w:rPr>
            <w:t>[Hu22]</w:t>
          </w:r>
          <w:r w:rsidRPr="00C61F9F">
            <w:rPr>
              <w:lang w:val="en-US"/>
            </w:rPr>
            <w:tab/>
            <w:t>Huang, H. et al.: Fusion of Building Information Modeling and Blockchain for Metaverse: A Survey. IEEE Open Journal of the Computer Society 3, S. 195–207, 2022.</w:t>
          </w:r>
        </w:p>
        <w:p w14:paraId="4F0B09C7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2" w:name="_CTVL001e4e693d943b54d73bb47325731d05db3"/>
          <w:bookmarkEnd w:id="21"/>
          <w:r w:rsidRPr="00C61F9F">
            <w:rPr>
              <w:lang w:val="en-US"/>
            </w:rPr>
            <w:t>[Ji22]</w:t>
          </w:r>
          <w:r w:rsidRPr="00C61F9F">
            <w:rPr>
              <w:lang w:val="en-US"/>
            </w:rPr>
            <w:tab/>
            <w:t>Jiang, Y. et al.: Reliable Distributed Computing for Metaverse: A Hierarchical Game-Theoretic Approach. IEEE Transactions on Vehicular Technology 72, S. 1–16, 2022.</w:t>
          </w:r>
        </w:p>
        <w:p w14:paraId="3A497A8B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3" w:name="_CTVL001e92b557e0fe04b2f92c81b64baa9c0d9"/>
          <w:bookmarkEnd w:id="22"/>
          <w:r w:rsidRPr="00C61F9F">
            <w:rPr>
              <w:lang w:val="en-US"/>
            </w:rPr>
            <w:t>[Ka22]</w:t>
          </w:r>
          <w:r w:rsidRPr="00C61F9F">
            <w:rPr>
              <w:lang w:val="en-US"/>
            </w:rPr>
            <w:tab/>
            <w:t>Kammler, P. et al.: Values of the Metaverse: Hybride Arbeit in virtuellen Begegnungsräumen. HMD Praxis der Wirtschaftsinformatik 59, S. 1062–1074, 2022.</w:t>
          </w:r>
        </w:p>
        <w:p w14:paraId="73B6E930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4" w:name="_CTVL001a44c747dff2f4677a2325bd746f05641"/>
          <w:bookmarkEnd w:id="23"/>
          <w:r w:rsidRPr="00C61F9F">
            <w:rPr>
              <w:lang w:val="en-US"/>
            </w:rPr>
            <w:t>[Ks22]</w:t>
          </w:r>
          <w:r w:rsidRPr="00C61F9F">
            <w:rPr>
              <w:lang w:val="en-US"/>
            </w:rPr>
            <w:tab/>
            <w:t>Kshetri, N.: Policy, Ethical, Social, and Environmental Considerations of Web3 and the Metaverse. IT Professional 3/24, S. 4–8, 2022.</w:t>
          </w:r>
        </w:p>
        <w:p w14:paraId="3B98B871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5" w:name="_CTVL001f7b749aef4da48fa98b51b9cc6fd48d1"/>
          <w:bookmarkEnd w:id="24"/>
          <w:r w:rsidRPr="00C61F9F">
            <w:rPr>
              <w:lang w:val="en-US"/>
            </w:rPr>
            <w:t>[LCJ22]</w:t>
          </w:r>
          <w:r w:rsidRPr="00C61F9F">
            <w:rPr>
              <w:lang w:val="en-US"/>
            </w:rPr>
            <w:tab/>
            <w:t>Li, H.; Cui, C.; Jiang, S.: Strategy for improving the football teaching quality by AI and metaverse-empowered in mobile internet environment. Wireless Networks, S. 1–10, 2022.</w:t>
          </w:r>
        </w:p>
        <w:p w14:paraId="27B45B89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6" w:name="_CTVL001c4d3ea60ba474d218e7f1d42eb4dc795"/>
          <w:bookmarkEnd w:id="25"/>
          <w:r w:rsidRPr="00C61F9F">
            <w:rPr>
              <w:lang w:val="en-US"/>
            </w:rPr>
            <w:t>[Le22]</w:t>
          </w:r>
          <w:r w:rsidRPr="00C61F9F">
            <w:rPr>
              <w:lang w:val="en-US"/>
            </w:rPr>
            <w:tab/>
            <w:t>Lee, L.-H. et al.: Beyond the Blue Sky of Multimodal Interaction: A Centennial Vision of Interplanetary Virtual Spaces in Turn-based Metaverse. Proceedings of the 2022 International Conference on Multimodal Interaction, S. 648–652, 2022.</w:t>
          </w:r>
        </w:p>
        <w:p w14:paraId="139F2496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7" w:name="_CTVL00119a4f2d3c45345e7aa21aba12e97facc"/>
          <w:bookmarkEnd w:id="26"/>
          <w:r w:rsidRPr="00C61F9F">
            <w:rPr>
              <w:lang w:val="en-US"/>
            </w:rPr>
            <w:lastRenderedPageBreak/>
            <w:t>[Li22]</w:t>
          </w:r>
          <w:r w:rsidRPr="00C61F9F">
            <w:rPr>
              <w:lang w:val="en-US"/>
            </w:rPr>
            <w:tab/>
            <w:t>Lin, Z. et al.: Towards Metaverse Manufacturing: A Blockchain-based Trusted Collaborative Governance System. The 2022 4th International Conference on Blockchain Technology 4, S. 171–177, 2022.</w:t>
          </w:r>
        </w:p>
        <w:p w14:paraId="390FB1B9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8" w:name="_CTVL00199d3a9c2952c4fe3abad15e8942b7cfb"/>
          <w:bookmarkEnd w:id="27"/>
          <w:r w:rsidRPr="00C61F9F">
            <w:rPr>
              <w:lang w:val="en-US"/>
            </w:rPr>
            <w:t>[Ma22]</w:t>
          </w:r>
          <w:r w:rsidRPr="00C61F9F">
            <w:rPr>
              <w:lang w:val="en-US"/>
            </w:rPr>
            <w:tab/>
            <w:t>Maksymyuk, T. et al.: Blockchain-Empowered Service Management for the Decentralized Metaverse of Things. IEEE Access 10, S. 99025–99037, 2022.</w:t>
          </w:r>
        </w:p>
        <w:p w14:paraId="59A41CC4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29" w:name="_CTVL00106c93b0805fe4f8f923d19df3c5d0587"/>
          <w:bookmarkEnd w:id="28"/>
          <w:r w:rsidRPr="00C61F9F">
            <w:rPr>
              <w:lang w:val="en-US"/>
            </w:rPr>
            <w:t>[PK22]</w:t>
          </w:r>
          <w:r w:rsidRPr="00C61F9F">
            <w:rPr>
              <w:lang w:val="en-US"/>
            </w:rPr>
            <w:tab/>
            <w:t>Park, S.-M.; Kim, Y.-G.: A Metaverse: Taxonomy, Components, Applications, and Open Challenges. IEEE Access 10, S. 4209–4251, 2022.</w:t>
          </w:r>
        </w:p>
        <w:p w14:paraId="774742B1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0" w:name="_CTVL001f6dcb7f1509e42e9a8d8d316b02f1cdc"/>
          <w:bookmarkEnd w:id="29"/>
          <w:r w:rsidRPr="00C61F9F">
            <w:rPr>
              <w:lang w:val="en-US"/>
            </w:rPr>
            <w:t>[RM22]</w:t>
          </w:r>
          <w:r w:rsidRPr="00C61F9F">
            <w:rPr>
              <w:lang w:val="en-US"/>
            </w:rPr>
            <w:tab/>
            <w:t xml:space="preserve">Rostami, S.; Maier, M.: The Metaverse and Beyond: Implementing Advanced Multiverse Realms </w:t>
          </w:r>
          <w:proofErr w:type="gramStart"/>
          <w:r w:rsidRPr="00C61F9F">
            <w:rPr>
              <w:lang w:val="en-US"/>
            </w:rPr>
            <w:t>With</w:t>
          </w:r>
          <w:proofErr w:type="gramEnd"/>
          <w:r w:rsidRPr="00C61F9F">
            <w:rPr>
              <w:lang w:val="en-US"/>
            </w:rPr>
            <w:t xml:space="preserve"> Smart Wearables. IEEE Access 10, S. 110796–110806, 2022.</w:t>
          </w:r>
        </w:p>
        <w:p w14:paraId="7809A00B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1" w:name="_CTVL001db5b1c8252124b7689118081b0dc9036"/>
          <w:bookmarkEnd w:id="30"/>
          <w:r w:rsidRPr="00C61F9F">
            <w:rPr>
              <w:lang w:val="en-US"/>
            </w:rPr>
            <w:t>[Ro22]</w:t>
          </w:r>
          <w:r w:rsidRPr="00C61F9F">
            <w:rPr>
              <w:lang w:val="en-US"/>
            </w:rPr>
            <w:tab/>
            <w:t>Rosenberg, L.: Regulation of the Metaverse: A Roadmap. The risks and regulatory solutions for largescale consumer platforms. Proceedings of the 6th International Conference on Virtual and Augmented Reality Simulations 6, S. 21–26, 2022.</w:t>
          </w:r>
        </w:p>
        <w:p w14:paraId="38D61132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2" w:name="_CTVL00189292dc177fd46f983f27846bf232733"/>
          <w:bookmarkEnd w:id="31"/>
          <w:r w:rsidRPr="00C61F9F">
            <w:rPr>
              <w:lang w:val="en-US"/>
            </w:rPr>
            <w:t>[Ry22]</w:t>
          </w:r>
          <w:r w:rsidRPr="00C61F9F">
            <w:rPr>
              <w:lang w:val="en-US"/>
            </w:rPr>
            <w:tab/>
            <w:t>Ryu, J. et al.: Design of Secure Mutual Authentication Scheme for Metaverse Environments Using Blockchain. IEEE Access 10, S. 98944–98958, 2022.</w:t>
          </w:r>
        </w:p>
        <w:p w14:paraId="27FBB7A9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3" w:name="_CTVL00192aa82c5f61c4a98a64081c857689a82"/>
          <w:bookmarkEnd w:id="32"/>
          <w:r w:rsidRPr="00C61F9F">
            <w:rPr>
              <w:lang w:val="en-US"/>
            </w:rPr>
            <w:t>[Sh22]</w:t>
          </w:r>
          <w:r w:rsidRPr="00C61F9F">
            <w:rPr>
              <w:lang w:val="en-US"/>
            </w:rPr>
            <w:tab/>
            <w:t>Shen, S.: Metaverse-driven new energy of Chinese traditional culture education: edge computing method. Evolutionary Intelligence, S. 1–9, 2022.</w:t>
          </w:r>
        </w:p>
        <w:p w14:paraId="4137D301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4" w:name="_CTVL001deae21cb3a624f8f87a1371fa4791048"/>
          <w:bookmarkEnd w:id="33"/>
          <w:r w:rsidRPr="00C61F9F">
            <w:rPr>
              <w:lang w:val="en-US"/>
            </w:rPr>
            <w:t>[ST22]</w:t>
          </w:r>
          <w:r w:rsidRPr="00C61F9F">
            <w:rPr>
              <w:lang w:val="en-US"/>
            </w:rPr>
            <w:tab/>
            <w:t>Shapiro, E.; Talmon, N.: Foundations for Grassroots Democratic Metaverse. In Proceedings of the 21st International Conference on Autonomous Agents and Multiagent Systems (AAMAS '22) 21, S. 1814–1818, 2022.</w:t>
          </w:r>
        </w:p>
        <w:p w14:paraId="305A9242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5" w:name="_CTVL0019a5e350b315347b4b74ba7fafa756059"/>
          <w:bookmarkEnd w:id="34"/>
          <w:r>
            <w:t>[Su22]</w:t>
          </w:r>
          <w:r>
            <w:tab/>
          </w:r>
          <w:proofErr w:type="spellStart"/>
          <w:r>
            <w:t>Sury</w:t>
          </w:r>
          <w:proofErr w:type="spellEnd"/>
          <w:r>
            <w:t xml:space="preserve">, U.: Metaverse – parallele Welt(en). </w:t>
          </w:r>
          <w:r w:rsidRPr="00C61F9F">
            <w:rPr>
              <w:lang w:val="en-US"/>
            </w:rPr>
            <w:t>Informatik Spektrum 45, S. 407–409, 2022.</w:t>
          </w:r>
        </w:p>
        <w:p w14:paraId="0779CFA7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6" w:name="_CTVL0018c277fd16fae45acacfb9bc7973b08f8"/>
          <w:bookmarkEnd w:id="35"/>
          <w:r w:rsidRPr="00C61F9F">
            <w:rPr>
              <w:lang w:val="en-US"/>
            </w:rPr>
            <w:t>[Sy22]</w:t>
          </w:r>
          <w:r w:rsidRPr="00C61F9F">
            <w:rPr>
              <w:lang w:val="en-US"/>
            </w:rPr>
            <w:tab/>
            <w:t>Sykownik, P. et al.: Something Personal from the Metaverse: Goals, Topics, and Contextual Factors of Self-Disclosure in Commercial Social VR. Proceedings of the 2022 CHI Conference on Human Factors in Computing Systems, S. 1–17, 2022.</w:t>
          </w:r>
        </w:p>
        <w:p w14:paraId="61DDA852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7" w:name="_CTVL0016ee6b59a6f1f473f87cad0704e4673f4"/>
          <w:bookmarkEnd w:id="36"/>
          <w:r w:rsidRPr="00C61F9F">
            <w:rPr>
              <w:lang w:val="en-US"/>
            </w:rPr>
            <w:t>[Ta22]</w:t>
          </w:r>
          <w:r w:rsidRPr="00C61F9F">
            <w:rPr>
              <w:lang w:val="en-US"/>
            </w:rPr>
            <w:tab/>
            <w:t>Tan, Y. W. et al.: DHR: Distributed Hybrid Rendering for Metaverse Experiences. Proceedings of the 1st Workshop on Interactive EXtended RealityProceedings of the 1st Workshop on Interactive EXtended Reality 1, S. 51–59, 2022.</w:t>
          </w:r>
        </w:p>
        <w:p w14:paraId="6487C032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8" w:name="_CTVL0013165f9e2f103439bb5d3c8a6183f349a"/>
          <w:bookmarkEnd w:id="37"/>
          <w:r w:rsidRPr="00C61F9F">
            <w:rPr>
              <w:lang w:val="en-US"/>
            </w:rPr>
            <w:lastRenderedPageBreak/>
            <w:t>[Tr23]</w:t>
          </w:r>
          <w:r w:rsidRPr="00C61F9F">
            <w:rPr>
              <w:lang w:val="en-US"/>
            </w:rPr>
            <w:tab/>
            <w:t>Tran, N. C. et al.: Anti-aliasing convolution neural network of finger vein recognition for virtual reality (VR) human-robot equipment of metaverse. The Journal of supercomputing 3/79, S. 2767–2782, 2023.</w:t>
          </w:r>
        </w:p>
        <w:p w14:paraId="787FA624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39" w:name="_CTVL0018dbfb7a4c15a4d89aba48ba03bfc5321"/>
          <w:bookmarkEnd w:id="38"/>
          <w:r w:rsidRPr="00C61F9F">
            <w:rPr>
              <w:lang w:val="en-US"/>
            </w:rPr>
            <w:t>[Wa22a]</w:t>
          </w:r>
          <w:r w:rsidRPr="00C61F9F">
            <w:rPr>
              <w:lang w:val="en-US"/>
            </w:rPr>
            <w:tab/>
            <w:t>Wang, F.-Y. et al.: MetaSocieties in Metaverse: MetaEconomics and MetaManagement for MetaEnterprises and MetaCities. IEEE Transactions on Computational Social Systems 1/9, S. 2–7, 2022.</w:t>
          </w:r>
        </w:p>
        <w:p w14:paraId="4FF4CCA6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0" w:name="_CTVL00174ab20bf0e0d48e0a6ba3f098c0f8cf2"/>
          <w:bookmarkEnd w:id="39"/>
          <w:r w:rsidRPr="00C61F9F">
            <w:rPr>
              <w:lang w:val="en-US"/>
            </w:rPr>
            <w:t>[Wa22b]</w:t>
          </w:r>
          <w:r w:rsidRPr="00C61F9F">
            <w:rPr>
              <w:lang w:val="en-US"/>
            </w:rPr>
            <w:tab/>
            <w:t>Wang, A. et al.: Decentralized, not Dehumanized in the Metaverse: Bringing Utility to NFTs through Multimodal Interaction. Proceedings of the 2022 International Conference on Multimodal Interaction, S. 662–667, 2022.</w:t>
          </w:r>
        </w:p>
        <w:p w14:paraId="7EB231C5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1" w:name="_CTVL001f8c31ddd91a94f89bef2bfdfe1139517"/>
          <w:bookmarkEnd w:id="40"/>
          <w:r w:rsidRPr="00C61F9F">
            <w:rPr>
              <w:lang w:val="en-US"/>
            </w:rPr>
            <w:t>[Wa22c]</w:t>
          </w:r>
          <w:r w:rsidRPr="00C61F9F">
            <w:rPr>
              <w:lang w:val="en-US"/>
            </w:rPr>
            <w:tab/>
            <w:t>Wang, F.-Y.: MetaVehicles in the Metaverse: Moving to a New Phase for Intelligent Vehicles and Smart Mobility. IEEE Transactions on Intelligent Vehicles 1/7, S. 1–5, 2022.</w:t>
          </w:r>
        </w:p>
        <w:p w14:paraId="278EC975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2" w:name="_CTVL0016ddbbac22b0d4b6ebc48defb6ee80a3a"/>
          <w:bookmarkEnd w:id="41"/>
          <w:r w:rsidRPr="00C61F9F">
            <w:rPr>
              <w:lang w:val="en-US"/>
            </w:rPr>
            <w:t>[Wa22d]</w:t>
          </w:r>
          <w:r w:rsidRPr="00C61F9F">
            <w:rPr>
              <w:lang w:val="en-US"/>
            </w:rPr>
            <w:tab/>
            <w:t>Wang, F.-Y.: The DAO to MetaControl for MetaSystems in Metaverses: The System of Parallel Control Systems for Knowledge Automation and Control Intelligence in CPSS. IEEE/CAA Journal of Automatica Sinica 11/9, S. 1899–1908, 2022.</w:t>
          </w:r>
        </w:p>
        <w:p w14:paraId="719DE7CF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3" w:name="_CTVL001cedb6b7497e341c18884f1a89265a09c"/>
          <w:bookmarkEnd w:id="42"/>
          <w:r w:rsidRPr="00C61F9F">
            <w:rPr>
              <w:lang w:val="en-US"/>
            </w:rPr>
            <w:t>[Wa22e]</w:t>
          </w:r>
          <w:r w:rsidRPr="00C61F9F">
            <w:rPr>
              <w:lang w:val="en-US"/>
            </w:rPr>
            <w:tab/>
            <w:t>Wang, X. et al.: Engineering Brain: Metaverse for future engineering. AI in Civil Engineering 1/1, S. 1–18, 2022.</w:t>
          </w:r>
        </w:p>
        <w:p w14:paraId="6B6A35A5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4" w:name="_CTVL001c07c166c9be3497da8fe8d2e7e3e9b3d"/>
          <w:bookmarkEnd w:id="43"/>
          <w:r w:rsidRPr="00C61F9F">
            <w:rPr>
              <w:lang w:val="en-US"/>
            </w:rPr>
            <w:t>[WR22]</w:t>
          </w:r>
          <w:r w:rsidRPr="00C61F9F">
            <w:rPr>
              <w:lang w:val="en-US"/>
            </w:rPr>
            <w:tab/>
            <w:t>Warin, C.; Reinhardt, D.: Vision: Usable Privacy for XR in the Era of the Metaverse. Proceedings of the 2022 European Symposium on Usable Security, S. 111–116, 2022.</w:t>
          </w:r>
        </w:p>
        <w:p w14:paraId="069E3AA3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5" w:name="_CTVL001a5dfc11a86294679b5bfc6b360eb2207"/>
          <w:bookmarkEnd w:id="44"/>
          <w:r w:rsidRPr="00C61F9F">
            <w:rPr>
              <w:lang w:val="en-US"/>
            </w:rPr>
            <w:t>[Ya22]</w:t>
          </w:r>
          <w:r w:rsidRPr="00C61F9F">
            <w:rPr>
              <w:lang w:val="en-US"/>
            </w:rPr>
            <w:tab/>
            <w:t>Yang, Q. et al.: Fusing Blockchain and AI With Metaverse: A Survey. IEEE Open Journal of the Computer Society 3, S. 122–136, 2022.</w:t>
          </w:r>
        </w:p>
        <w:p w14:paraId="68AE3A2F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6" w:name="_CTVL001d4f36b8e356447c997b4467c1670dffa"/>
          <w:bookmarkEnd w:id="45"/>
          <w:r w:rsidRPr="00C61F9F">
            <w:rPr>
              <w:lang w:val="en-US"/>
            </w:rPr>
            <w:t>[YK21]</w:t>
          </w:r>
          <w:r w:rsidRPr="00C61F9F">
            <w:rPr>
              <w:lang w:val="en-US"/>
            </w:rPr>
            <w:tab/>
            <w:t>Yang, H.; Kim, C.: Forecast of the Impact of Metaverse Concept on the Design Trend of Display Space: Aquarium in Focus. 2021 4th International Conference on Education Technology Management 4, S. 285–290, 2021.</w:t>
          </w:r>
        </w:p>
        <w:p w14:paraId="3ACAFF3B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7" w:name="_CTVL0014a40b9f657564a38875790144ddfc9b0"/>
          <w:bookmarkEnd w:id="46"/>
          <w:r w:rsidRPr="00C61F9F">
            <w:rPr>
              <w:lang w:val="en-US"/>
            </w:rPr>
            <w:t>[Yu22]</w:t>
          </w:r>
          <w:r w:rsidRPr="00C61F9F">
            <w:rPr>
              <w:lang w:val="en-US"/>
            </w:rPr>
            <w:tab/>
            <w:t>Yue, K.: Breaking down the Barrier between Teachers and Students by Using Metaverse Technology in Education. 2022 13th International Conference on E-Education, E-Business, E-Management, and E-Learning (IC4E) 13, S. 40–44, 2022.</w:t>
          </w:r>
        </w:p>
        <w:p w14:paraId="63E8B73F" w14:textId="77777777" w:rsidR="00C61F9F" w:rsidRPr="00C61F9F" w:rsidRDefault="00C61F9F" w:rsidP="00C61F9F">
          <w:pPr>
            <w:pStyle w:val="CitaviBibliographyEntry"/>
            <w:rPr>
              <w:lang w:val="en-US"/>
            </w:rPr>
          </w:pPr>
          <w:bookmarkStart w:id="48" w:name="_CTVL00195b05534cada4f6eaa5a03343a8ce35d"/>
          <w:bookmarkEnd w:id="47"/>
          <w:r w:rsidRPr="00C61F9F">
            <w:rPr>
              <w:lang w:val="en-US"/>
            </w:rPr>
            <w:lastRenderedPageBreak/>
            <w:t>[Zy22a]</w:t>
          </w:r>
          <w:r w:rsidRPr="00C61F9F">
            <w:rPr>
              <w:lang w:val="en-US"/>
            </w:rPr>
            <w:tab/>
            <w:t>Zyda, M.: Building a Human-Intelligent Metaverse. Computer 9/55, S. 120–128, 2022.</w:t>
          </w:r>
        </w:p>
        <w:p w14:paraId="48C2126F" w14:textId="71CAD383" w:rsidR="00C61F9F" w:rsidRDefault="00C61F9F" w:rsidP="00C61F9F">
          <w:pPr>
            <w:pStyle w:val="CitaviBibliographyEntry"/>
          </w:pPr>
          <w:bookmarkStart w:id="49" w:name="_CTVL00114539552a7ab4c01ac92ce30afac8f09"/>
          <w:bookmarkEnd w:id="48"/>
          <w:r w:rsidRPr="00C61F9F">
            <w:rPr>
              <w:lang w:val="en-US"/>
            </w:rPr>
            <w:t>[Zy22b]</w:t>
          </w:r>
          <w:r w:rsidRPr="00C61F9F">
            <w:rPr>
              <w:lang w:val="en-US"/>
            </w:rPr>
            <w:tab/>
            <w:t xml:space="preserve">Zyda, M.: Let’s Rename Everything “the Metaverse!”. </w:t>
          </w:r>
          <w:r>
            <w:t>Computer 3/55, S. 124–129, 2022</w:t>
          </w:r>
          <w:bookmarkEnd w:id="49"/>
          <w:r>
            <w:t>.</w:t>
          </w:r>
          <w:r>
            <w:fldChar w:fldCharType="end"/>
          </w:r>
        </w:p>
      </w:sdtContent>
    </w:sdt>
    <w:p w14:paraId="4952AD2B" w14:textId="77777777" w:rsidR="00C61F9F" w:rsidRPr="00C61F9F" w:rsidRDefault="00C61F9F" w:rsidP="00C61F9F"/>
    <w:sectPr w:rsidR="00C61F9F" w:rsidRPr="00C61F9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DDA4446"/>
    <w:multiLevelType w:val="multilevel"/>
    <w:tmpl w:val="2F2ACF64"/>
    <w:lvl w:ilvl="0">
      <w:start w:val="1"/>
      <w:numFmt w:val="decimal"/>
      <w:pStyle w:val="berschrift1"/>
      <w:lvlText w:val="%1"/>
      <w:lvlJc w:val="left"/>
      <w:pPr>
        <w:ind w:left="3835" w:hanging="432"/>
      </w:pPr>
    </w:lvl>
    <w:lvl w:ilvl="1">
      <w:start w:val="1"/>
      <w:numFmt w:val="decimal"/>
      <w:pStyle w:val="berschrift2"/>
      <w:lvlText w:val="%1.%2"/>
      <w:lvlJc w:val="left"/>
      <w:pPr>
        <w:ind w:left="3695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3275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 w16cid:durableId="7394507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1F9F"/>
    <w:rsid w:val="002A0E07"/>
    <w:rsid w:val="00A13D7A"/>
    <w:rsid w:val="00C61F9F"/>
    <w:rsid w:val="00DC5E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05A935"/>
  <w15:chartTrackingRefBased/>
  <w15:docId w15:val="{51E97939-BDD7-45D0-92BA-9693A97047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KeinLeerraum"/>
    <w:qFormat/>
    <w:rsid w:val="00C61F9F"/>
    <w:pPr>
      <w:spacing w:after="0" w:line="360" w:lineRule="auto"/>
      <w:ind w:firstLine="454"/>
      <w:jc w:val="both"/>
    </w:pPr>
    <w:rPr>
      <w:rFonts w:ascii="Times New Roman" w:hAnsi="Times New Roman"/>
      <w:kern w:val="0"/>
      <w:sz w:val="24"/>
      <w14:ligatures w14:val="non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C61F9F"/>
    <w:pPr>
      <w:keepNext/>
      <w:keepLines/>
      <w:numPr>
        <w:numId w:val="1"/>
      </w:numPr>
      <w:spacing w:before="240"/>
      <w:ind w:left="432"/>
      <w:jc w:val="left"/>
      <w:outlineLvl w:val="0"/>
    </w:pPr>
    <w:rPr>
      <w:rFonts w:eastAsiaTheme="majorEastAsia" w:cstheme="majorBidi"/>
      <w:color w:val="000000" w:themeColor="text1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C61F9F"/>
    <w:pPr>
      <w:keepLines/>
      <w:numPr>
        <w:ilvl w:val="1"/>
        <w:numId w:val="1"/>
      </w:numPr>
      <w:spacing w:before="240"/>
      <w:ind w:left="578" w:hanging="578"/>
      <w:jc w:val="left"/>
      <w:outlineLvl w:val="1"/>
    </w:pPr>
    <w:rPr>
      <w:rFonts w:eastAsiaTheme="majorEastAsia" w:cstheme="majorBidi"/>
      <w:color w:val="000000" w:themeColor="text1"/>
      <w:sz w:val="28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C61F9F"/>
    <w:pPr>
      <w:keepLines/>
      <w:numPr>
        <w:ilvl w:val="2"/>
        <w:numId w:val="1"/>
      </w:numPr>
      <w:spacing w:before="240"/>
      <w:jc w:val="left"/>
      <w:outlineLvl w:val="2"/>
    </w:pPr>
    <w:rPr>
      <w:rFonts w:eastAsiaTheme="majorEastAsia" w:cstheme="majorBidi"/>
      <w:color w:val="000000" w:themeColor="text1"/>
      <w:sz w:val="26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C61F9F"/>
    <w:pPr>
      <w:keepNext/>
      <w:keepLines/>
      <w:numPr>
        <w:ilvl w:val="3"/>
        <w:numId w:val="1"/>
      </w:numPr>
      <w:spacing w:before="40"/>
      <w:ind w:left="864"/>
      <w:jc w:val="left"/>
      <w:outlineLvl w:val="3"/>
    </w:pPr>
    <w:rPr>
      <w:rFonts w:eastAsiaTheme="majorEastAsia" w:cstheme="majorBidi"/>
      <w:i/>
      <w:iCs/>
      <w:color w:val="000000" w:themeColor="tex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C61F9F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C61F9F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C61F9F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C61F9F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C61F9F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61F9F"/>
    <w:rPr>
      <w:rFonts w:ascii="Times New Roman" w:eastAsiaTheme="majorEastAsia" w:hAnsi="Times New Roman" w:cstheme="majorBidi"/>
      <w:color w:val="000000" w:themeColor="text1"/>
      <w:kern w:val="0"/>
      <w:sz w:val="32"/>
      <w:szCs w:val="32"/>
      <w14:ligatures w14:val="non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C61F9F"/>
    <w:rPr>
      <w:rFonts w:ascii="Times New Roman" w:eastAsiaTheme="majorEastAsia" w:hAnsi="Times New Roman" w:cstheme="majorBidi"/>
      <w:color w:val="000000" w:themeColor="text1"/>
      <w:kern w:val="0"/>
      <w:sz w:val="28"/>
      <w:szCs w:val="26"/>
      <w14:ligatures w14:val="non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C61F9F"/>
    <w:rPr>
      <w:rFonts w:ascii="Times New Roman" w:eastAsiaTheme="majorEastAsia" w:hAnsi="Times New Roman" w:cstheme="majorBidi"/>
      <w:color w:val="000000" w:themeColor="text1"/>
      <w:kern w:val="0"/>
      <w:sz w:val="26"/>
      <w:szCs w:val="24"/>
      <w14:ligatures w14:val="non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C61F9F"/>
    <w:rPr>
      <w:rFonts w:ascii="Times New Roman" w:eastAsiaTheme="majorEastAsia" w:hAnsi="Times New Roman" w:cstheme="majorBidi"/>
      <w:i/>
      <w:iCs/>
      <w:color w:val="000000" w:themeColor="text1"/>
      <w:kern w:val="0"/>
      <w:sz w:val="24"/>
      <w14:ligatures w14:val="non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C61F9F"/>
    <w:rPr>
      <w:rFonts w:asciiTheme="majorHAnsi" w:eastAsiaTheme="majorEastAsia" w:hAnsiTheme="majorHAnsi" w:cstheme="majorBidi"/>
      <w:color w:val="2F5496" w:themeColor="accent1" w:themeShade="BF"/>
      <w:kern w:val="0"/>
      <w:sz w:val="24"/>
      <w14:ligatures w14:val="non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C61F9F"/>
    <w:rPr>
      <w:rFonts w:asciiTheme="majorHAnsi" w:eastAsiaTheme="majorEastAsia" w:hAnsiTheme="majorHAnsi" w:cstheme="majorBidi"/>
      <w:color w:val="1F3763" w:themeColor="accent1" w:themeShade="7F"/>
      <w:kern w:val="0"/>
      <w:sz w:val="24"/>
      <w14:ligatures w14:val="non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C61F9F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C61F9F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C61F9F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paragraph" w:styleId="KeinLeerraum">
    <w:name w:val="No Spacing"/>
    <w:link w:val="KeinLeerraumZchn"/>
    <w:uiPriority w:val="1"/>
    <w:qFormat/>
    <w:rsid w:val="00C61F9F"/>
    <w:pPr>
      <w:spacing w:after="0" w:line="240" w:lineRule="auto"/>
    </w:pPr>
    <w:rPr>
      <w:kern w:val="0"/>
      <w14:ligatures w14:val="none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C61F9F"/>
    <w:rPr>
      <w:kern w:val="0"/>
      <w14:ligatures w14:val="none"/>
    </w:rPr>
  </w:style>
  <w:style w:type="table" w:styleId="EinfacheTabelle3">
    <w:name w:val="Plain Table 3"/>
    <w:basedOn w:val="NormaleTabelle"/>
    <w:uiPriority w:val="43"/>
    <w:rsid w:val="00C61F9F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eschriftung">
    <w:name w:val="caption"/>
    <w:basedOn w:val="Standard"/>
    <w:next w:val="Standard"/>
    <w:uiPriority w:val="35"/>
    <w:unhideWhenUsed/>
    <w:qFormat/>
    <w:rsid w:val="00C61F9F"/>
    <w:pPr>
      <w:jc w:val="center"/>
    </w:pPr>
    <w:rPr>
      <w:i/>
      <w:iCs/>
      <w:color w:val="000000" w:themeColor="text1"/>
      <w:sz w:val="20"/>
      <w:szCs w:val="18"/>
    </w:rPr>
  </w:style>
  <w:style w:type="character" w:styleId="SchwacheHervorhebung">
    <w:name w:val="Subtle Emphasis"/>
    <w:basedOn w:val="Absatz-Standardschriftart"/>
    <w:uiPriority w:val="19"/>
    <w:qFormat/>
    <w:rsid w:val="00C61F9F"/>
    <w:rPr>
      <w:rFonts w:ascii="Times New Roman" w:hAnsi="Times New Roman"/>
      <w:i w:val="0"/>
      <w:iCs/>
      <w:color w:val="000000" w:themeColor="text1"/>
      <w:sz w:val="2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C61F9F"/>
    <w:pPr>
      <w:tabs>
        <w:tab w:val="left" w:pos="1134"/>
      </w:tabs>
      <w:spacing w:after="120"/>
      <w:ind w:left="1134" w:hanging="1134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C61F9F"/>
    <w:rPr>
      <w:rFonts w:ascii="Times New Roman" w:hAnsi="Times New Roman"/>
      <w:kern w:val="0"/>
      <w:sz w:val="24"/>
      <w14:ligatures w14:val="non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C61F9F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C61F9F"/>
    <w:rPr>
      <w:rFonts w:ascii="Times New Roman" w:eastAsiaTheme="majorEastAsia" w:hAnsi="Times New Roman" w:cstheme="majorBidi"/>
      <w:color w:val="000000" w:themeColor="text1"/>
      <w:kern w:val="0"/>
      <w:sz w:val="32"/>
      <w:szCs w:val="32"/>
      <w14:ligatures w14:val="non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C61F9F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C61F9F"/>
    <w:rPr>
      <w:rFonts w:ascii="Times New Roman" w:eastAsiaTheme="majorEastAsia" w:hAnsi="Times New Roman" w:cstheme="majorBidi"/>
      <w:color w:val="000000" w:themeColor="text1"/>
      <w:kern w:val="0"/>
      <w:sz w:val="28"/>
      <w:szCs w:val="26"/>
      <w14:ligatures w14:val="non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C61F9F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C61F9F"/>
    <w:rPr>
      <w:rFonts w:ascii="Times New Roman" w:eastAsiaTheme="majorEastAsia" w:hAnsi="Times New Roman" w:cstheme="majorBidi"/>
      <w:color w:val="000000" w:themeColor="text1"/>
      <w:kern w:val="0"/>
      <w:sz w:val="28"/>
      <w:szCs w:val="26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C61F9F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C61F9F"/>
    <w:rPr>
      <w:rFonts w:ascii="Times New Roman" w:eastAsiaTheme="majorEastAsia" w:hAnsi="Times New Roman" w:cstheme="majorBidi"/>
      <w:color w:val="000000" w:themeColor="text1"/>
      <w:kern w:val="0"/>
      <w:sz w:val="26"/>
      <w:szCs w:val="24"/>
      <w14:ligatures w14:val="non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C61F9F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C61F9F"/>
    <w:rPr>
      <w:rFonts w:ascii="Times New Roman" w:eastAsiaTheme="majorEastAsia" w:hAnsi="Times New Roman" w:cstheme="majorBidi"/>
      <w:i/>
      <w:iCs/>
      <w:color w:val="000000" w:themeColor="text1"/>
      <w:kern w:val="0"/>
      <w:sz w:val="24"/>
      <w14:ligatures w14:val="non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C61F9F"/>
    <w:pPr>
      <w:jc w:val="left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C61F9F"/>
    <w:rPr>
      <w:rFonts w:asciiTheme="majorHAnsi" w:eastAsiaTheme="majorEastAsia" w:hAnsiTheme="majorHAnsi" w:cstheme="majorBidi"/>
      <w:color w:val="2F5496" w:themeColor="accent1" w:themeShade="BF"/>
      <w:kern w:val="0"/>
      <w:sz w:val="24"/>
      <w14:ligatures w14:val="non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C61F9F"/>
    <w:pPr>
      <w:jc w:val="left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C61F9F"/>
    <w:rPr>
      <w:rFonts w:asciiTheme="majorHAnsi" w:eastAsiaTheme="majorEastAsia" w:hAnsiTheme="majorHAnsi" w:cstheme="majorBidi"/>
      <w:color w:val="1F3763" w:themeColor="accent1" w:themeShade="7F"/>
      <w:kern w:val="0"/>
      <w:sz w:val="24"/>
      <w14:ligatures w14:val="non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C61F9F"/>
    <w:pPr>
      <w:jc w:val="left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C61F9F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C61F9F"/>
    <w:pPr>
      <w:jc w:val="left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C61F9F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C61F9F"/>
    <w:pPr>
      <w:jc w:val="left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C61F9F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character" w:styleId="Platzhaltertext">
    <w:name w:val="Placeholder Text"/>
    <w:basedOn w:val="Absatz-Standardschriftart"/>
    <w:uiPriority w:val="99"/>
    <w:semiHidden/>
    <w:rsid w:val="00C61F9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990B2699E084A0E84D1508388B9037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1784062-C3CA-4CD6-8416-99277C38C796}"/>
      </w:docPartPr>
      <w:docPartBody>
        <w:p w:rsidR="00000000" w:rsidRDefault="005C4430" w:rsidP="005C4430">
          <w:pPr>
            <w:pStyle w:val="6990B2699E084A0E84D1508388B90371"/>
          </w:pPr>
          <w:r w:rsidRPr="00140328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145612A-551A-4862-812D-B99E5B4FB081}"/>
      </w:docPartPr>
      <w:docPartBody>
        <w:p w:rsidR="00000000" w:rsidRDefault="005C4430">
          <w:r w:rsidRPr="005A3ECD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430"/>
    <w:rsid w:val="0024191F"/>
    <w:rsid w:val="005C44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C4430"/>
    <w:rPr>
      <w:color w:val="808080"/>
    </w:rPr>
  </w:style>
  <w:style w:type="paragraph" w:customStyle="1" w:styleId="6990B2699E084A0E84D1508388B90371">
    <w:name w:val="6990B2699E084A0E84D1508388B90371"/>
    <w:rsid w:val="005C443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47958</Words>
  <Characters>302138</Characters>
  <Application>Microsoft Office Word</Application>
  <DocSecurity>0</DocSecurity>
  <Lines>2517</Lines>
  <Paragraphs>698</Paragraphs>
  <ScaleCrop>false</ScaleCrop>
  <Company/>
  <LinksUpToDate>false</LinksUpToDate>
  <CharactersWithSpaces>349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ron Bishop</dc:creator>
  <cp:keywords/>
  <dc:description/>
  <cp:lastModifiedBy>Aaron Bishop</cp:lastModifiedBy>
  <cp:revision>1</cp:revision>
  <dcterms:created xsi:type="dcterms:W3CDTF">2023-04-17T02:43:00Z</dcterms:created>
  <dcterms:modified xsi:type="dcterms:W3CDTF">2023-04-17T0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jhjne7yjmr9vyxnhicv5ix3oat0ep8p5701juej3mwrs; ProjectName=Thesis</vt:lpwstr>
  </property>
  <property fmtid="{D5CDD505-2E9C-101B-9397-08002B2CF9AE}" pid="3" name="CitaviDocumentProperty_7">
    <vt:lpwstr>Thesis</vt:lpwstr>
  </property>
  <property fmtid="{D5CDD505-2E9C-101B-9397-08002B2CF9AE}" pid="4" name="CitaviDocumentProperty_0">
    <vt:lpwstr>c1625ccf-7b7b-4c88-adda-f3cff8e456aa</vt:lpwstr>
  </property>
  <property fmtid="{D5CDD505-2E9C-101B-9397-08002B2CF9AE}" pid="5" name="CitaviDocumentProperty_1">
    <vt:lpwstr>6.14.0.0</vt:lpwstr>
  </property>
  <property fmtid="{D5CDD505-2E9C-101B-9397-08002B2CF9AE}" pid="6" name="CitaviDocumentProperty_6">
    <vt:lpwstr>True</vt:lpwstr>
  </property>
</Properties>
</file>